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0F097D" w:rsidRDefault="000F097D">
                                      <w:pPr>
                                        <w:pStyle w:val="NoSpacing"/>
                                        <w:spacing w:before="120"/>
                                        <w:jc w:val="center"/>
                                        <w:rPr>
                                          <w:color w:val="FFFFFF" w:themeColor="background1"/>
                                        </w:rPr>
                                      </w:pPr>
                                      <w:r>
                                        <w:rPr>
                                          <w:color w:val="FFFFFF" w:themeColor="background1"/>
                                        </w:rPr>
                                        <w:t>Adam Stock</w:t>
                                      </w:r>
                                    </w:p>
                                  </w:sdtContent>
                                </w:sdt>
                                <w:p w14:paraId="743A323A" w14:textId="54F4DD69" w:rsidR="000F097D" w:rsidRDefault="000F097D"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0F097D" w:rsidRDefault="000F097D"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0F097D" w:rsidRDefault="000F097D">
                                <w:pPr>
                                  <w:pStyle w:val="NoSpacing"/>
                                  <w:spacing w:before="120"/>
                                  <w:jc w:val="center"/>
                                  <w:rPr>
                                    <w:color w:val="FFFFFF" w:themeColor="background1"/>
                                  </w:rPr>
                                </w:pPr>
                                <w:r>
                                  <w:rPr>
                                    <w:color w:val="FFFFFF" w:themeColor="background1"/>
                                  </w:rPr>
                                  <w:t>Adam Stock</w:t>
                                </w:r>
                              </w:p>
                            </w:sdtContent>
                          </w:sdt>
                          <w:p w14:paraId="743A323A" w14:textId="54F4DD69" w:rsidR="000F097D" w:rsidRDefault="000F097D"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0F097D" w:rsidRDefault="000F097D"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77984455" w14:textId="7C89C182" w:rsidR="00A00E20"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5108979" w:history="1">
            <w:r w:rsidR="00A00E20" w:rsidRPr="006806C0">
              <w:rPr>
                <w:rStyle w:val="Hyperlink"/>
                <w:noProof/>
              </w:rPr>
              <w:t>Abstract</w:t>
            </w:r>
            <w:r w:rsidR="00A00E20">
              <w:rPr>
                <w:noProof/>
                <w:webHidden/>
              </w:rPr>
              <w:tab/>
            </w:r>
            <w:r w:rsidR="00A00E20">
              <w:rPr>
                <w:noProof/>
                <w:webHidden/>
              </w:rPr>
              <w:fldChar w:fldCharType="begin"/>
            </w:r>
            <w:r w:rsidR="00A00E20">
              <w:rPr>
                <w:noProof/>
                <w:webHidden/>
              </w:rPr>
              <w:instrText xml:space="preserve"> PAGEREF _Toc35108979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278266E5" w14:textId="6C7E51CA" w:rsidR="00A00E20" w:rsidRDefault="000F097D">
          <w:pPr>
            <w:pStyle w:val="TOC1"/>
            <w:tabs>
              <w:tab w:val="right" w:leader="dot" w:pos="9350"/>
            </w:tabs>
            <w:rPr>
              <w:rFonts w:eastAsiaTheme="minorEastAsia"/>
              <w:noProof/>
            </w:rPr>
          </w:pPr>
          <w:hyperlink w:anchor="_Toc35108980" w:history="1">
            <w:r w:rsidR="00A00E20" w:rsidRPr="006806C0">
              <w:rPr>
                <w:rStyle w:val="Hyperlink"/>
                <w:noProof/>
              </w:rPr>
              <w:t>Acknowledgements</w:t>
            </w:r>
            <w:r w:rsidR="00A00E20">
              <w:rPr>
                <w:noProof/>
                <w:webHidden/>
              </w:rPr>
              <w:tab/>
            </w:r>
            <w:r w:rsidR="00A00E20">
              <w:rPr>
                <w:noProof/>
                <w:webHidden/>
              </w:rPr>
              <w:fldChar w:fldCharType="begin"/>
            </w:r>
            <w:r w:rsidR="00A00E20">
              <w:rPr>
                <w:noProof/>
                <w:webHidden/>
              </w:rPr>
              <w:instrText xml:space="preserve"> PAGEREF _Toc35108980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50B215F7" w14:textId="1796F34A" w:rsidR="00A00E20" w:rsidRDefault="000F097D">
          <w:pPr>
            <w:pStyle w:val="TOC1"/>
            <w:tabs>
              <w:tab w:val="right" w:leader="dot" w:pos="9350"/>
            </w:tabs>
            <w:rPr>
              <w:rFonts w:eastAsiaTheme="minorEastAsia"/>
              <w:noProof/>
            </w:rPr>
          </w:pPr>
          <w:hyperlink w:anchor="_Toc35108981" w:history="1">
            <w:r w:rsidR="00A00E20" w:rsidRPr="006806C0">
              <w:rPr>
                <w:rStyle w:val="Hyperlink"/>
                <w:noProof/>
              </w:rPr>
              <w:t>Introduction</w:t>
            </w:r>
            <w:r w:rsidR="00A00E20">
              <w:rPr>
                <w:noProof/>
                <w:webHidden/>
              </w:rPr>
              <w:tab/>
            </w:r>
            <w:r w:rsidR="00A00E20">
              <w:rPr>
                <w:noProof/>
                <w:webHidden/>
              </w:rPr>
              <w:fldChar w:fldCharType="begin"/>
            </w:r>
            <w:r w:rsidR="00A00E20">
              <w:rPr>
                <w:noProof/>
                <w:webHidden/>
              </w:rPr>
              <w:instrText xml:space="preserve"> PAGEREF _Toc35108981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5B01761A" w14:textId="74685768" w:rsidR="00A00E20" w:rsidRDefault="000F097D">
          <w:pPr>
            <w:pStyle w:val="TOC2"/>
            <w:tabs>
              <w:tab w:val="right" w:leader="dot" w:pos="9350"/>
            </w:tabs>
            <w:rPr>
              <w:rFonts w:eastAsiaTheme="minorEastAsia"/>
              <w:noProof/>
            </w:rPr>
          </w:pPr>
          <w:hyperlink w:anchor="_Toc35108982" w:history="1">
            <w:r w:rsidR="00A00E20" w:rsidRPr="006806C0">
              <w:rPr>
                <w:rStyle w:val="Hyperlink"/>
                <w:noProof/>
              </w:rPr>
              <w:t>Background</w:t>
            </w:r>
            <w:r w:rsidR="00A00E20">
              <w:rPr>
                <w:noProof/>
                <w:webHidden/>
              </w:rPr>
              <w:tab/>
            </w:r>
            <w:r w:rsidR="00A00E20">
              <w:rPr>
                <w:noProof/>
                <w:webHidden/>
              </w:rPr>
              <w:fldChar w:fldCharType="begin"/>
            </w:r>
            <w:r w:rsidR="00A00E20">
              <w:rPr>
                <w:noProof/>
                <w:webHidden/>
              </w:rPr>
              <w:instrText xml:space="preserve"> PAGEREF _Toc35108982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621CA753" w14:textId="06A6FC67" w:rsidR="00A00E20" w:rsidRDefault="000F097D">
          <w:pPr>
            <w:pStyle w:val="TOC2"/>
            <w:tabs>
              <w:tab w:val="right" w:leader="dot" w:pos="9350"/>
            </w:tabs>
            <w:rPr>
              <w:rFonts w:eastAsiaTheme="minorEastAsia"/>
              <w:noProof/>
            </w:rPr>
          </w:pPr>
          <w:hyperlink w:anchor="_Toc35108983" w:history="1">
            <w:r w:rsidR="00A00E20" w:rsidRPr="006806C0">
              <w:rPr>
                <w:rStyle w:val="Hyperlink"/>
                <w:noProof/>
              </w:rPr>
              <w:t>Direction</w:t>
            </w:r>
            <w:r w:rsidR="00A00E20">
              <w:rPr>
                <w:noProof/>
                <w:webHidden/>
              </w:rPr>
              <w:tab/>
            </w:r>
            <w:r w:rsidR="00A00E20">
              <w:rPr>
                <w:noProof/>
                <w:webHidden/>
              </w:rPr>
              <w:fldChar w:fldCharType="begin"/>
            </w:r>
            <w:r w:rsidR="00A00E20">
              <w:rPr>
                <w:noProof/>
                <w:webHidden/>
              </w:rPr>
              <w:instrText xml:space="preserve"> PAGEREF _Toc35108983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004BF9DE" w14:textId="4EEBA09A" w:rsidR="00A00E20" w:rsidRDefault="000F097D">
          <w:pPr>
            <w:pStyle w:val="TOC2"/>
            <w:tabs>
              <w:tab w:val="right" w:leader="dot" w:pos="9350"/>
            </w:tabs>
            <w:rPr>
              <w:rFonts w:eastAsiaTheme="minorEastAsia"/>
              <w:noProof/>
            </w:rPr>
          </w:pPr>
          <w:hyperlink w:anchor="_Toc35108984" w:history="1">
            <w:r w:rsidR="00A00E20" w:rsidRPr="006806C0">
              <w:rPr>
                <w:rStyle w:val="Hyperlink"/>
                <w:noProof/>
              </w:rPr>
              <w:t>Intended audience</w:t>
            </w:r>
            <w:r w:rsidR="00A00E20">
              <w:rPr>
                <w:noProof/>
                <w:webHidden/>
              </w:rPr>
              <w:tab/>
            </w:r>
            <w:r w:rsidR="00A00E20">
              <w:rPr>
                <w:noProof/>
                <w:webHidden/>
              </w:rPr>
              <w:fldChar w:fldCharType="begin"/>
            </w:r>
            <w:r w:rsidR="00A00E20">
              <w:rPr>
                <w:noProof/>
                <w:webHidden/>
              </w:rPr>
              <w:instrText xml:space="preserve"> PAGEREF _Toc35108984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7DBD5D89" w14:textId="06D92E3C" w:rsidR="00A00E20" w:rsidRDefault="000F097D">
          <w:pPr>
            <w:pStyle w:val="TOC2"/>
            <w:tabs>
              <w:tab w:val="right" w:leader="dot" w:pos="9350"/>
            </w:tabs>
            <w:rPr>
              <w:rFonts w:eastAsiaTheme="minorEastAsia"/>
              <w:noProof/>
            </w:rPr>
          </w:pPr>
          <w:hyperlink w:anchor="_Toc35108985" w:history="1">
            <w:r w:rsidR="00A00E20" w:rsidRPr="006806C0">
              <w:rPr>
                <w:rStyle w:val="Hyperlink"/>
                <w:noProof/>
              </w:rPr>
              <w:t>Objectives</w:t>
            </w:r>
            <w:r w:rsidR="00A00E20">
              <w:rPr>
                <w:noProof/>
                <w:webHidden/>
              </w:rPr>
              <w:tab/>
            </w:r>
            <w:r w:rsidR="00A00E20">
              <w:rPr>
                <w:noProof/>
                <w:webHidden/>
              </w:rPr>
              <w:fldChar w:fldCharType="begin"/>
            </w:r>
            <w:r w:rsidR="00A00E20">
              <w:rPr>
                <w:noProof/>
                <w:webHidden/>
              </w:rPr>
              <w:instrText xml:space="preserve"> PAGEREF _Toc35108985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64BA5132" w14:textId="367D427E" w:rsidR="00A00E20" w:rsidRDefault="000F097D">
          <w:pPr>
            <w:pStyle w:val="TOC1"/>
            <w:tabs>
              <w:tab w:val="right" w:leader="dot" w:pos="9350"/>
            </w:tabs>
            <w:rPr>
              <w:rFonts w:eastAsiaTheme="minorEastAsia"/>
              <w:noProof/>
            </w:rPr>
          </w:pPr>
          <w:hyperlink w:anchor="_Toc35108986" w:history="1">
            <w:r w:rsidR="00A00E20" w:rsidRPr="006806C0">
              <w:rPr>
                <w:rStyle w:val="Hyperlink"/>
                <w:noProof/>
              </w:rPr>
              <w:t>Research</w:t>
            </w:r>
            <w:r w:rsidR="00A00E20">
              <w:rPr>
                <w:noProof/>
                <w:webHidden/>
              </w:rPr>
              <w:tab/>
            </w:r>
            <w:r w:rsidR="00A00E20">
              <w:rPr>
                <w:noProof/>
                <w:webHidden/>
              </w:rPr>
              <w:fldChar w:fldCharType="begin"/>
            </w:r>
            <w:r w:rsidR="00A00E20">
              <w:rPr>
                <w:noProof/>
                <w:webHidden/>
              </w:rPr>
              <w:instrText xml:space="preserve"> PAGEREF _Toc35108986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5AC9E020" w14:textId="66D3045E" w:rsidR="00A00E20" w:rsidRDefault="000F097D">
          <w:pPr>
            <w:pStyle w:val="TOC2"/>
            <w:tabs>
              <w:tab w:val="right" w:leader="dot" w:pos="9350"/>
            </w:tabs>
            <w:rPr>
              <w:rFonts w:eastAsiaTheme="minorEastAsia"/>
              <w:noProof/>
            </w:rPr>
          </w:pPr>
          <w:hyperlink w:anchor="_Toc35108987" w:history="1">
            <w:r w:rsidR="00A00E20" w:rsidRPr="006806C0">
              <w:rPr>
                <w:rStyle w:val="Hyperlink"/>
                <w:noProof/>
              </w:rPr>
              <w:t>Haptic feedback</w:t>
            </w:r>
            <w:r w:rsidR="00A00E20">
              <w:rPr>
                <w:noProof/>
                <w:webHidden/>
              </w:rPr>
              <w:tab/>
            </w:r>
            <w:r w:rsidR="00A00E20">
              <w:rPr>
                <w:noProof/>
                <w:webHidden/>
              </w:rPr>
              <w:fldChar w:fldCharType="begin"/>
            </w:r>
            <w:r w:rsidR="00A00E20">
              <w:rPr>
                <w:noProof/>
                <w:webHidden/>
              </w:rPr>
              <w:instrText xml:space="preserve"> PAGEREF _Toc35108987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0DA81A39" w14:textId="063F9866" w:rsidR="00A00E20" w:rsidRDefault="000F097D">
          <w:pPr>
            <w:pStyle w:val="TOC2"/>
            <w:tabs>
              <w:tab w:val="right" w:leader="dot" w:pos="9350"/>
            </w:tabs>
            <w:rPr>
              <w:rFonts w:eastAsiaTheme="minorEastAsia"/>
              <w:noProof/>
            </w:rPr>
          </w:pPr>
          <w:hyperlink w:anchor="_Toc35108988" w:history="1">
            <w:r w:rsidR="00A00E20" w:rsidRPr="006806C0">
              <w:rPr>
                <w:rStyle w:val="Hyperlink"/>
                <w:noProof/>
              </w:rPr>
              <w:t>Does it exist?</w:t>
            </w:r>
            <w:r w:rsidR="00A00E20">
              <w:rPr>
                <w:noProof/>
                <w:webHidden/>
              </w:rPr>
              <w:tab/>
            </w:r>
            <w:r w:rsidR="00A00E20">
              <w:rPr>
                <w:noProof/>
                <w:webHidden/>
              </w:rPr>
              <w:fldChar w:fldCharType="begin"/>
            </w:r>
            <w:r w:rsidR="00A00E20">
              <w:rPr>
                <w:noProof/>
                <w:webHidden/>
              </w:rPr>
              <w:instrText xml:space="preserve"> PAGEREF _Toc35108988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0502B415" w14:textId="2C3F8FFF" w:rsidR="00A00E20" w:rsidRDefault="000F097D">
          <w:pPr>
            <w:pStyle w:val="TOC3"/>
            <w:tabs>
              <w:tab w:val="right" w:leader="dot" w:pos="9350"/>
            </w:tabs>
            <w:rPr>
              <w:rFonts w:eastAsiaTheme="minorEastAsia"/>
              <w:noProof/>
            </w:rPr>
          </w:pPr>
          <w:hyperlink w:anchor="_Toc35108989" w:history="1">
            <w:r w:rsidR="00A00E20" w:rsidRPr="006806C0">
              <w:rPr>
                <w:rStyle w:val="Hyperlink"/>
                <w:noProof/>
              </w:rPr>
              <w:t>Hey Bracelet</w:t>
            </w:r>
            <w:r w:rsidR="00A00E20">
              <w:rPr>
                <w:noProof/>
                <w:webHidden/>
              </w:rPr>
              <w:tab/>
            </w:r>
            <w:r w:rsidR="00A00E20">
              <w:rPr>
                <w:noProof/>
                <w:webHidden/>
              </w:rPr>
              <w:fldChar w:fldCharType="begin"/>
            </w:r>
            <w:r w:rsidR="00A00E20">
              <w:rPr>
                <w:noProof/>
                <w:webHidden/>
              </w:rPr>
              <w:instrText xml:space="preserve"> PAGEREF _Toc35108989 \h </w:instrText>
            </w:r>
            <w:r w:rsidR="00A00E20">
              <w:rPr>
                <w:noProof/>
                <w:webHidden/>
              </w:rPr>
            </w:r>
            <w:r w:rsidR="00A00E20">
              <w:rPr>
                <w:noProof/>
                <w:webHidden/>
              </w:rPr>
              <w:fldChar w:fldCharType="separate"/>
            </w:r>
            <w:r w:rsidR="00A00E20">
              <w:rPr>
                <w:noProof/>
                <w:webHidden/>
              </w:rPr>
              <w:t>5</w:t>
            </w:r>
            <w:r w:rsidR="00A00E20">
              <w:rPr>
                <w:noProof/>
                <w:webHidden/>
              </w:rPr>
              <w:fldChar w:fldCharType="end"/>
            </w:r>
          </w:hyperlink>
        </w:p>
        <w:p w14:paraId="53C34605" w14:textId="321DCA04" w:rsidR="00A00E20" w:rsidRDefault="000F097D">
          <w:pPr>
            <w:pStyle w:val="TOC3"/>
            <w:tabs>
              <w:tab w:val="right" w:leader="dot" w:pos="9350"/>
            </w:tabs>
            <w:rPr>
              <w:rFonts w:eastAsiaTheme="minorEastAsia"/>
              <w:noProof/>
            </w:rPr>
          </w:pPr>
          <w:hyperlink w:anchor="_Toc35108990" w:history="1">
            <w:r w:rsidR="00A00E20" w:rsidRPr="006806C0">
              <w:rPr>
                <w:rStyle w:val="Hyperlink"/>
                <w:noProof/>
              </w:rPr>
              <w:t>Sony Wena</w:t>
            </w:r>
            <w:r w:rsidR="00A00E20">
              <w:rPr>
                <w:noProof/>
                <w:webHidden/>
              </w:rPr>
              <w:tab/>
            </w:r>
            <w:r w:rsidR="00A00E20">
              <w:rPr>
                <w:noProof/>
                <w:webHidden/>
              </w:rPr>
              <w:fldChar w:fldCharType="begin"/>
            </w:r>
            <w:r w:rsidR="00A00E20">
              <w:rPr>
                <w:noProof/>
                <w:webHidden/>
              </w:rPr>
              <w:instrText xml:space="preserve"> PAGEREF _Toc35108990 \h </w:instrText>
            </w:r>
            <w:r w:rsidR="00A00E20">
              <w:rPr>
                <w:noProof/>
                <w:webHidden/>
              </w:rPr>
            </w:r>
            <w:r w:rsidR="00A00E20">
              <w:rPr>
                <w:noProof/>
                <w:webHidden/>
              </w:rPr>
              <w:fldChar w:fldCharType="separate"/>
            </w:r>
            <w:r w:rsidR="00A00E20">
              <w:rPr>
                <w:noProof/>
                <w:webHidden/>
              </w:rPr>
              <w:t>6</w:t>
            </w:r>
            <w:r w:rsidR="00A00E20">
              <w:rPr>
                <w:noProof/>
                <w:webHidden/>
              </w:rPr>
              <w:fldChar w:fldCharType="end"/>
            </w:r>
          </w:hyperlink>
        </w:p>
        <w:p w14:paraId="05621718" w14:textId="68C6CB38" w:rsidR="00A00E20" w:rsidRDefault="000F097D">
          <w:pPr>
            <w:pStyle w:val="TOC3"/>
            <w:tabs>
              <w:tab w:val="right" w:leader="dot" w:pos="9350"/>
            </w:tabs>
            <w:rPr>
              <w:rFonts w:eastAsiaTheme="minorEastAsia"/>
              <w:noProof/>
            </w:rPr>
          </w:pPr>
          <w:hyperlink w:anchor="_Toc35108991" w:history="1">
            <w:r w:rsidR="00A00E20" w:rsidRPr="006806C0">
              <w:rPr>
                <w:rStyle w:val="Hyperlink"/>
                <w:noProof/>
              </w:rPr>
              <w:t>Generic low-cost smartwatch</w:t>
            </w:r>
            <w:r w:rsidR="00A00E20">
              <w:rPr>
                <w:noProof/>
                <w:webHidden/>
              </w:rPr>
              <w:tab/>
            </w:r>
            <w:r w:rsidR="00A00E20">
              <w:rPr>
                <w:noProof/>
                <w:webHidden/>
              </w:rPr>
              <w:fldChar w:fldCharType="begin"/>
            </w:r>
            <w:r w:rsidR="00A00E20">
              <w:rPr>
                <w:noProof/>
                <w:webHidden/>
              </w:rPr>
              <w:instrText xml:space="preserve"> PAGEREF _Toc35108991 \h </w:instrText>
            </w:r>
            <w:r w:rsidR="00A00E20">
              <w:rPr>
                <w:noProof/>
                <w:webHidden/>
              </w:rPr>
            </w:r>
            <w:r w:rsidR="00A00E20">
              <w:rPr>
                <w:noProof/>
                <w:webHidden/>
              </w:rPr>
              <w:fldChar w:fldCharType="separate"/>
            </w:r>
            <w:r w:rsidR="00A00E20">
              <w:rPr>
                <w:noProof/>
                <w:webHidden/>
              </w:rPr>
              <w:t>6</w:t>
            </w:r>
            <w:r w:rsidR="00A00E20">
              <w:rPr>
                <w:noProof/>
                <w:webHidden/>
              </w:rPr>
              <w:fldChar w:fldCharType="end"/>
            </w:r>
          </w:hyperlink>
        </w:p>
        <w:p w14:paraId="1F1CAF10" w14:textId="3347F845" w:rsidR="00A00E20" w:rsidRDefault="000F097D">
          <w:pPr>
            <w:pStyle w:val="TOC3"/>
            <w:tabs>
              <w:tab w:val="right" w:leader="dot" w:pos="9350"/>
            </w:tabs>
            <w:rPr>
              <w:rFonts w:eastAsiaTheme="minorEastAsia"/>
              <w:noProof/>
            </w:rPr>
          </w:pPr>
          <w:hyperlink w:anchor="_Toc35108992" w:history="1">
            <w:r w:rsidR="00A00E20" w:rsidRPr="006806C0">
              <w:rPr>
                <w:rStyle w:val="Hyperlink"/>
                <w:noProof/>
              </w:rPr>
              <w:t>Comparison</w:t>
            </w:r>
            <w:r w:rsidR="00A00E20">
              <w:rPr>
                <w:noProof/>
                <w:webHidden/>
              </w:rPr>
              <w:tab/>
            </w:r>
            <w:r w:rsidR="00A00E20">
              <w:rPr>
                <w:noProof/>
                <w:webHidden/>
              </w:rPr>
              <w:fldChar w:fldCharType="begin"/>
            </w:r>
            <w:r w:rsidR="00A00E20">
              <w:rPr>
                <w:noProof/>
                <w:webHidden/>
              </w:rPr>
              <w:instrText xml:space="preserve"> PAGEREF _Toc35108992 \h </w:instrText>
            </w:r>
            <w:r w:rsidR="00A00E20">
              <w:rPr>
                <w:noProof/>
                <w:webHidden/>
              </w:rPr>
            </w:r>
            <w:r w:rsidR="00A00E20">
              <w:rPr>
                <w:noProof/>
                <w:webHidden/>
              </w:rPr>
              <w:fldChar w:fldCharType="separate"/>
            </w:r>
            <w:r w:rsidR="00A00E20">
              <w:rPr>
                <w:noProof/>
                <w:webHidden/>
              </w:rPr>
              <w:t>7</w:t>
            </w:r>
            <w:r w:rsidR="00A00E20">
              <w:rPr>
                <w:noProof/>
                <w:webHidden/>
              </w:rPr>
              <w:fldChar w:fldCharType="end"/>
            </w:r>
          </w:hyperlink>
        </w:p>
        <w:p w14:paraId="2A74CD42" w14:textId="10B3592D" w:rsidR="00A00E20" w:rsidRDefault="000F097D">
          <w:pPr>
            <w:pStyle w:val="TOC2"/>
            <w:tabs>
              <w:tab w:val="right" w:leader="dot" w:pos="9350"/>
            </w:tabs>
            <w:rPr>
              <w:rFonts w:eastAsiaTheme="minorEastAsia"/>
              <w:noProof/>
            </w:rPr>
          </w:pPr>
          <w:hyperlink w:anchor="_Toc35108993" w:history="1">
            <w:r w:rsidR="00A00E20" w:rsidRPr="006806C0">
              <w:rPr>
                <w:rStyle w:val="Hyperlink"/>
                <w:noProof/>
              </w:rPr>
              <w:t>Energy harvesting</w:t>
            </w:r>
            <w:r w:rsidR="00A00E20">
              <w:rPr>
                <w:noProof/>
                <w:webHidden/>
              </w:rPr>
              <w:tab/>
            </w:r>
            <w:r w:rsidR="00A00E20">
              <w:rPr>
                <w:noProof/>
                <w:webHidden/>
              </w:rPr>
              <w:fldChar w:fldCharType="begin"/>
            </w:r>
            <w:r w:rsidR="00A00E20">
              <w:rPr>
                <w:noProof/>
                <w:webHidden/>
              </w:rPr>
              <w:instrText xml:space="preserve"> PAGEREF _Toc35108993 \h </w:instrText>
            </w:r>
            <w:r w:rsidR="00A00E20">
              <w:rPr>
                <w:noProof/>
                <w:webHidden/>
              </w:rPr>
            </w:r>
            <w:r w:rsidR="00A00E20">
              <w:rPr>
                <w:noProof/>
                <w:webHidden/>
              </w:rPr>
              <w:fldChar w:fldCharType="separate"/>
            </w:r>
            <w:r w:rsidR="00A00E20">
              <w:rPr>
                <w:noProof/>
                <w:webHidden/>
              </w:rPr>
              <w:t>8</w:t>
            </w:r>
            <w:r w:rsidR="00A00E20">
              <w:rPr>
                <w:noProof/>
                <w:webHidden/>
              </w:rPr>
              <w:fldChar w:fldCharType="end"/>
            </w:r>
          </w:hyperlink>
        </w:p>
        <w:p w14:paraId="5DF32BA6" w14:textId="20C4B6A5" w:rsidR="00A00E20" w:rsidRDefault="000F097D">
          <w:pPr>
            <w:pStyle w:val="TOC3"/>
            <w:tabs>
              <w:tab w:val="right" w:leader="dot" w:pos="9350"/>
            </w:tabs>
            <w:rPr>
              <w:rFonts w:eastAsiaTheme="minorEastAsia"/>
              <w:noProof/>
            </w:rPr>
          </w:pPr>
          <w:hyperlink w:anchor="_Toc35108994" w:history="1">
            <w:r w:rsidR="00A00E20" w:rsidRPr="006806C0">
              <w:rPr>
                <w:rStyle w:val="Hyperlink"/>
                <w:noProof/>
              </w:rPr>
              <w:t>Mechanical harvesting and automatic watches</w:t>
            </w:r>
            <w:r w:rsidR="00A00E20">
              <w:rPr>
                <w:noProof/>
                <w:webHidden/>
              </w:rPr>
              <w:tab/>
            </w:r>
            <w:r w:rsidR="00A00E20">
              <w:rPr>
                <w:noProof/>
                <w:webHidden/>
              </w:rPr>
              <w:fldChar w:fldCharType="begin"/>
            </w:r>
            <w:r w:rsidR="00A00E20">
              <w:rPr>
                <w:noProof/>
                <w:webHidden/>
              </w:rPr>
              <w:instrText xml:space="preserve"> PAGEREF _Toc35108994 \h </w:instrText>
            </w:r>
            <w:r w:rsidR="00A00E20">
              <w:rPr>
                <w:noProof/>
                <w:webHidden/>
              </w:rPr>
            </w:r>
            <w:r w:rsidR="00A00E20">
              <w:rPr>
                <w:noProof/>
                <w:webHidden/>
              </w:rPr>
              <w:fldChar w:fldCharType="separate"/>
            </w:r>
            <w:r w:rsidR="00A00E20">
              <w:rPr>
                <w:noProof/>
                <w:webHidden/>
              </w:rPr>
              <w:t>8</w:t>
            </w:r>
            <w:r w:rsidR="00A00E20">
              <w:rPr>
                <w:noProof/>
                <w:webHidden/>
              </w:rPr>
              <w:fldChar w:fldCharType="end"/>
            </w:r>
          </w:hyperlink>
        </w:p>
        <w:p w14:paraId="54DE74DE" w14:textId="7077CE11" w:rsidR="00A00E20" w:rsidRDefault="000F097D">
          <w:pPr>
            <w:pStyle w:val="TOC3"/>
            <w:tabs>
              <w:tab w:val="right" w:leader="dot" w:pos="9350"/>
            </w:tabs>
            <w:rPr>
              <w:rFonts w:eastAsiaTheme="minorEastAsia"/>
              <w:noProof/>
            </w:rPr>
          </w:pPr>
          <w:hyperlink w:anchor="_Toc35108995" w:history="1">
            <w:r w:rsidR="00A00E20" w:rsidRPr="006806C0">
              <w:rPr>
                <w:rStyle w:val="Hyperlink"/>
                <w:noProof/>
              </w:rPr>
              <w:t>Piezoelectric</w:t>
            </w:r>
            <w:r w:rsidR="00A00E20">
              <w:rPr>
                <w:noProof/>
                <w:webHidden/>
              </w:rPr>
              <w:tab/>
            </w:r>
            <w:r w:rsidR="00A00E20">
              <w:rPr>
                <w:noProof/>
                <w:webHidden/>
              </w:rPr>
              <w:fldChar w:fldCharType="begin"/>
            </w:r>
            <w:r w:rsidR="00A00E20">
              <w:rPr>
                <w:noProof/>
                <w:webHidden/>
              </w:rPr>
              <w:instrText xml:space="preserve"> PAGEREF _Toc35108995 \h </w:instrText>
            </w:r>
            <w:r w:rsidR="00A00E20">
              <w:rPr>
                <w:noProof/>
                <w:webHidden/>
              </w:rPr>
            </w:r>
            <w:r w:rsidR="00A00E20">
              <w:rPr>
                <w:noProof/>
                <w:webHidden/>
              </w:rPr>
              <w:fldChar w:fldCharType="separate"/>
            </w:r>
            <w:r w:rsidR="00A00E20">
              <w:rPr>
                <w:noProof/>
                <w:webHidden/>
              </w:rPr>
              <w:t>9</w:t>
            </w:r>
            <w:r w:rsidR="00A00E20">
              <w:rPr>
                <w:noProof/>
                <w:webHidden/>
              </w:rPr>
              <w:fldChar w:fldCharType="end"/>
            </w:r>
          </w:hyperlink>
        </w:p>
        <w:p w14:paraId="75364242" w14:textId="085F26F7" w:rsidR="00A00E20" w:rsidRDefault="000F097D">
          <w:pPr>
            <w:pStyle w:val="TOC3"/>
            <w:tabs>
              <w:tab w:val="right" w:leader="dot" w:pos="9350"/>
            </w:tabs>
            <w:rPr>
              <w:rFonts w:eastAsiaTheme="minorEastAsia"/>
              <w:noProof/>
            </w:rPr>
          </w:pPr>
          <w:hyperlink w:anchor="_Toc35108996" w:history="1">
            <w:r w:rsidR="00A00E20" w:rsidRPr="006806C0">
              <w:rPr>
                <w:rStyle w:val="Hyperlink"/>
                <w:noProof/>
              </w:rPr>
              <w:t>Seebeck/Peltier</w:t>
            </w:r>
            <w:r w:rsidR="00A00E20">
              <w:rPr>
                <w:noProof/>
                <w:webHidden/>
              </w:rPr>
              <w:tab/>
            </w:r>
            <w:r w:rsidR="00A00E20">
              <w:rPr>
                <w:noProof/>
                <w:webHidden/>
              </w:rPr>
              <w:fldChar w:fldCharType="begin"/>
            </w:r>
            <w:r w:rsidR="00A00E20">
              <w:rPr>
                <w:noProof/>
                <w:webHidden/>
              </w:rPr>
              <w:instrText xml:space="preserve"> PAGEREF _Toc35108996 \h </w:instrText>
            </w:r>
            <w:r w:rsidR="00A00E20">
              <w:rPr>
                <w:noProof/>
                <w:webHidden/>
              </w:rPr>
            </w:r>
            <w:r w:rsidR="00A00E20">
              <w:rPr>
                <w:noProof/>
                <w:webHidden/>
              </w:rPr>
              <w:fldChar w:fldCharType="separate"/>
            </w:r>
            <w:r w:rsidR="00A00E20">
              <w:rPr>
                <w:noProof/>
                <w:webHidden/>
              </w:rPr>
              <w:t>9</w:t>
            </w:r>
            <w:r w:rsidR="00A00E20">
              <w:rPr>
                <w:noProof/>
                <w:webHidden/>
              </w:rPr>
              <w:fldChar w:fldCharType="end"/>
            </w:r>
          </w:hyperlink>
        </w:p>
        <w:p w14:paraId="3D98E778" w14:textId="5C42BF71" w:rsidR="00A00E20" w:rsidRDefault="000F097D">
          <w:pPr>
            <w:pStyle w:val="TOC3"/>
            <w:tabs>
              <w:tab w:val="right" w:leader="dot" w:pos="9350"/>
            </w:tabs>
            <w:rPr>
              <w:rFonts w:eastAsiaTheme="minorEastAsia"/>
              <w:noProof/>
            </w:rPr>
          </w:pPr>
          <w:hyperlink w:anchor="_Toc35108997" w:history="1">
            <w:r w:rsidR="00A00E20" w:rsidRPr="006806C0">
              <w:rPr>
                <w:rStyle w:val="Hyperlink"/>
                <w:noProof/>
              </w:rPr>
              <w:t>Solar</w:t>
            </w:r>
            <w:r w:rsidR="00A00E20">
              <w:rPr>
                <w:noProof/>
                <w:webHidden/>
              </w:rPr>
              <w:tab/>
            </w:r>
            <w:r w:rsidR="00A00E20">
              <w:rPr>
                <w:noProof/>
                <w:webHidden/>
              </w:rPr>
              <w:fldChar w:fldCharType="begin"/>
            </w:r>
            <w:r w:rsidR="00A00E20">
              <w:rPr>
                <w:noProof/>
                <w:webHidden/>
              </w:rPr>
              <w:instrText xml:space="preserve"> PAGEREF _Toc35108997 \h </w:instrText>
            </w:r>
            <w:r w:rsidR="00A00E20">
              <w:rPr>
                <w:noProof/>
                <w:webHidden/>
              </w:rPr>
            </w:r>
            <w:r w:rsidR="00A00E20">
              <w:rPr>
                <w:noProof/>
                <w:webHidden/>
              </w:rPr>
              <w:fldChar w:fldCharType="separate"/>
            </w:r>
            <w:r w:rsidR="00A00E20">
              <w:rPr>
                <w:noProof/>
                <w:webHidden/>
              </w:rPr>
              <w:t>9</w:t>
            </w:r>
            <w:r w:rsidR="00A00E20">
              <w:rPr>
                <w:noProof/>
                <w:webHidden/>
              </w:rPr>
              <w:fldChar w:fldCharType="end"/>
            </w:r>
          </w:hyperlink>
        </w:p>
        <w:p w14:paraId="2DF4CC6C" w14:textId="6DBB0987" w:rsidR="00A00E20" w:rsidRDefault="000F097D">
          <w:pPr>
            <w:pStyle w:val="TOC3"/>
            <w:tabs>
              <w:tab w:val="right" w:leader="dot" w:pos="9350"/>
            </w:tabs>
            <w:rPr>
              <w:rFonts w:eastAsiaTheme="minorEastAsia"/>
              <w:noProof/>
            </w:rPr>
          </w:pPr>
          <w:hyperlink w:anchor="_Toc35108998" w:history="1">
            <w:r w:rsidR="00A00E20" w:rsidRPr="006806C0">
              <w:rPr>
                <w:rStyle w:val="Hyperlink"/>
                <w:noProof/>
              </w:rPr>
              <w:t>Conclusion</w:t>
            </w:r>
            <w:r w:rsidR="00A00E20">
              <w:rPr>
                <w:noProof/>
                <w:webHidden/>
              </w:rPr>
              <w:tab/>
            </w:r>
            <w:r w:rsidR="00A00E20">
              <w:rPr>
                <w:noProof/>
                <w:webHidden/>
              </w:rPr>
              <w:fldChar w:fldCharType="begin"/>
            </w:r>
            <w:r w:rsidR="00A00E20">
              <w:rPr>
                <w:noProof/>
                <w:webHidden/>
              </w:rPr>
              <w:instrText xml:space="preserve"> PAGEREF _Toc35108998 \h </w:instrText>
            </w:r>
            <w:r w:rsidR="00A00E20">
              <w:rPr>
                <w:noProof/>
                <w:webHidden/>
              </w:rPr>
            </w:r>
            <w:r w:rsidR="00A00E20">
              <w:rPr>
                <w:noProof/>
                <w:webHidden/>
              </w:rPr>
              <w:fldChar w:fldCharType="separate"/>
            </w:r>
            <w:r w:rsidR="00A00E20">
              <w:rPr>
                <w:noProof/>
                <w:webHidden/>
              </w:rPr>
              <w:t>10</w:t>
            </w:r>
            <w:r w:rsidR="00A00E20">
              <w:rPr>
                <w:noProof/>
                <w:webHidden/>
              </w:rPr>
              <w:fldChar w:fldCharType="end"/>
            </w:r>
          </w:hyperlink>
        </w:p>
        <w:p w14:paraId="23531F4E" w14:textId="3DEA81A5" w:rsidR="00A00E20" w:rsidRDefault="000F097D">
          <w:pPr>
            <w:pStyle w:val="TOC1"/>
            <w:tabs>
              <w:tab w:val="right" w:leader="dot" w:pos="9350"/>
            </w:tabs>
            <w:rPr>
              <w:rFonts w:eastAsiaTheme="minorEastAsia"/>
              <w:noProof/>
            </w:rPr>
          </w:pPr>
          <w:hyperlink w:anchor="_Toc35108999" w:history="1">
            <w:r w:rsidR="00A00E20" w:rsidRPr="006806C0">
              <w:rPr>
                <w:rStyle w:val="Hyperlink"/>
                <w:noProof/>
              </w:rPr>
              <w:t>Requirements</w:t>
            </w:r>
            <w:r w:rsidR="00A00E20">
              <w:rPr>
                <w:noProof/>
                <w:webHidden/>
              </w:rPr>
              <w:tab/>
            </w:r>
            <w:r w:rsidR="00A00E20">
              <w:rPr>
                <w:noProof/>
                <w:webHidden/>
              </w:rPr>
              <w:fldChar w:fldCharType="begin"/>
            </w:r>
            <w:r w:rsidR="00A00E20">
              <w:rPr>
                <w:noProof/>
                <w:webHidden/>
              </w:rPr>
              <w:instrText xml:space="preserve"> PAGEREF _Toc35108999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46E4C588" w14:textId="2A098C76" w:rsidR="00A00E20" w:rsidRDefault="000F097D">
          <w:pPr>
            <w:pStyle w:val="TOC2"/>
            <w:tabs>
              <w:tab w:val="right" w:leader="dot" w:pos="9350"/>
            </w:tabs>
            <w:rPr>
              <w:rFonts w:eastAsiaTheme="minorEastAsia"/>
              <w:noProof/>
            </w:rPr>
          </w:pPr>
          <w:hyperlink w:anchor="_Toc35109000" w:history="1">
            <w:r w:rsidR="00A00E20" w:rsidRPr="006806C0">
              <w:rPr>
                <w:rStyle w:val="Hyperlink"/>
                <w:noProof/>
              </w:rPr>
              <w:t>Android app</w:t>
            </w:r>
            <w:r w:rsidR="00A00E20">
              <w:rPr>
                <w:noProof/>
                <w:webHidden/>
              </w:rPr>
              <w:tab/>
            </w:r>
            <w:r w:rsidR="00A00E20">
              <w:rPr>
                <w:noProof/>
                <w:webHidden/>
              </w:rPr>
              <w:fldChar w:fldCharType="begin"/>
            </w:r>
            <w:r w:rsidR="00A00E20">
              <w:rPr>
                <w:noProof/>
                <w:webHidden/>
              </w:rPr>
              <w:instrText xml:space="preserve"> PAGEREF _Toc35109000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517AD636" w14:textId="57C0404C" w:rsidR="00A00E20" w:rsidRDefault="000F097D">
          <w:pPr>
            <w:pStyle w:val="TOC3"/>
            <w:tabs>
              <w:tab w:val="right" w:leader="dot" w:pos="9350"/>
            </w:tabs>
            <w:rPr>
              <w:rFonts w:eastAsiaTheme="minorEastAsia"/>
              <w:noProof/>
            </w:rPr>
          </w:pPr>
          <w:hyperlink w:anchor="_Toc35109001" w:history="1">
            <w:r w:rsidR="00A00E20" w:rsidRPr="006806C0">
              <w:rPr>
                <w:rStyle w:val="Hyperlink"/>
                <w:noProof/>
              </w:rPr>
              <w:t>Functional</w:t>
            </w:r>
            <w:r w:rsidR="00A00E20">
              <w:rPr>
                <w:noProof/>
                <w:webHidden/>
              </w:rPr>
              <w:tab/>
            </w:r>
            <w:r w:rsidR="00A00E20">
              <w:rPr>
                <w:noProof/>
                <w:webHidden/>
              </w:rPr>
              <w:fldChar w:fldCharType="begin"/>
            </w:r>
            <w:r w:rsidR="00A00E20">
              <w:rPr>
                <w:noProof/>
                <w:webHidden/>
              </w:rPr>
              <w:instrText xml:space="preserve"> PAGEREF _Toc35109001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7078AD5B" w14:textId="15361C3D" w:rsidR="00A00E20" w:rsidRDefault="000F097D">
          <w:pPr>
            <w:pStyle w:val="TOC3"/>
            <w:tabs>
              <w:tab w:val="right" w:leader="dot" w:pos="9350"/>
            </w:tabs>
            <w:rPr>
              <w:rFonts w:eastAsiaTheme="minorEastAsia"/>
              <w:noProof/>
            </w:rPr>
          </w:pPr>
          <w:hyperlink w:anchor="_Toc35109002" w:history="1">
            <w:r w:rsidR="00A00E20" w:rsidRPr="006806C0">
              <w:rPr>
                <w:rStyle w:val="Hyperlink"/>
                <w:noProof/>
              </w:rPr>
              <w:t>Non-Functional</w:t>
            </w:r>
            <w:r w:rsidR="00A00E20">
              <w:rPr>
                <w:noProof/>
                <w:webHidden/>
              </w:rPr>
              <w:tab/>
            </w:r>
            <w:r w:rsidR="00A00E20">
              <w:rPr>
                <w:noProof/>
                <w:webHidden/>
              </w:rPr>
              <w:fldChar w:fldCharType="begin"/>
            </w:r>
            <w:r w:rsidR="00A00E20">
              <w:rPr>
                <w:noProof/>
                <w:webHidden/>
              </w:rPr>
              <w:instrText xml:space="preserve"> PAGEREF _Toc35109002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609F70CC" w14:textId="41ADE041" w:rsidR="00A00E20" w:rsidRDefault="000F097D">
          <w:pPr>
            <w:pStyle w:val="TOC2"/>
            <w:tabs>
              <w:tab w:val="right" w:leader="dot" w:pos="9350"/>
            </w:tabs>
            <w:rPr>
              <w:rFonts w:eastAsiaTheme="minorEastAsia"/>
              <w:noProof/>
            </w:rPr>
          </w:pPr>
          <w:hyperlink w:anchor="_Toc35109003" w:history="1">
            <w:r w:rsidR="00A00E20" w:rsidRPr="006806C0">
              <w:rPr>
                <w:rStyle w:val="Hyperlink"/>
                <w:noProof/>
              </w:rPr>
              <w:t>Haptic Powerband</w:t>
            </w:r>
            <w:r w:rsidR="00A00E20">
              <w:rPr>
                <w:noProof/>
                <w:webHidden/>
              </w:rPr>
              <w:tab/>
            </w:r>
            <w:r w:rsidR="00A00E20">
              <w:rPr>
                <w:noProof/>
                <w:webHidden/>
              </w:rPr>
              <w:fldChar w:fldCharType="begin"/>
            </w:r>
            <w:r w:rsidR="00A00E20">
              <w:rPr>
                <w:noProof/>
                <w:webHidden/>
              </w:rPr>
              <w:instrText xml:space="preserve"> PAGEREF _Toc35109003 \h </w:instrText>
            </w:r>
            <w:r w:rsidR="00A00E20">
              <w:rPr>
                <w:noProof/>
                <w:webHidden/>
              </w:rPr>
            </w:r>
            <w:r w:rsidR="00A00E20">
              <w:rPr>
                <w:noProof/>
                <w:webHidden/>
              </w:rPr>
              <w:fldChar w:fldCharType="separate"/>
            </w:r>
            <w:r w:rsidR="00A00E20">
              <w:rPr>
                <w:noProof/>
                <w:webHidden/>
              </w:rPr>
              <w:t>12</w:t>
            </w:r>
            <w:r w:rsidR="00A00E20">
              <w:rPr>
                <w:noProof/>
                <w:webHidden/>
              </w:rPr>
              <w:fldChar w:fldCharType="end"/>
            </w:r>
          </w:hyperlink>
        </w:p>
        <w:p w14:paraId="5FB71BF2" w14:textId="55B65A22" w:rsidR="00A00E20" w:rsidRDefault="000F097D">
          <w:pPr>
            <w:pStyle w:val="TOC3"/>
            <w:tabs>
              <w:tab w:val="right" w:leader="dot" w:pos="9350"/>
            </w:tabs>
            <w:rPr>
              <w:rFonts w:eastAsiaTheme="minorEastAsia"/>
              <w:noProof/>
            </w:rPr>
          </w:pPr>
          <w:hyperlink w:anchor="_Toc35109004" w:history="1">
            <w:r w:rsidR="00A00E20" w:rsidRPr="006806C0">
              <w:rPr>
                <w:rStyle w:val="Hyperlink"/>
                <w:noProof/>
              </w:rPr>
              <w:t>Functional</w:t>
            </w:r>
            <w:r w:rsidR="00A00E20">
              <w:rPr>
                <w:noProof/>
                <w:webHidden/>
              </w:rPr>
              <w:tab/>
            </w:r>
            <w:r w:rsidR="00A00E20">
              <w:rPr>
                <w:noProof/>
                <w:webHidden/>
              </w:rPr>
              <w:fldChar w:fldCharType="begin"/>
            </w:r>
            <w:r w:rsidR="00A00E20">
              <w:rPr>
                <w:noProof/>
                <w:webHidden/>
              </w:rPr>
              <w:instrText xml:space="preserve"> PAGEREF _Toc35109004 \h </w:instrText>
            </w:r>
            <w:r w:rsidR="00A00E20">
              <w:rPr>
                <w:noProof/>
                <w:webHidden/>
              </w:rPr>
            </w:r>
            <w:r w:rsidR="00A00E20">
              <w:rPr>
                <w:noProof/>
                <w:webHidden/>
              </w:rPr>
              <w:fldChar w:fldCharType="separate"/>
            </w:r>
            <w:r w:rsidR="00A00E20">
              <w:rPr>
                <w:noProof/>
                <w:webHidden/>
              </w:rPr>
              <w:t>12</w:t>
            </w:r>
            <w:r w:rsidR="00A00E20">
              <w:rPr>
                <w:noProof/>
                <w:webHidden/>
              </w:rPr>
              <w:fldChar w:fldCharType="end"/>
            </w:r>
          </w:hyperlink>
        </w:p>
        <w:p w14:paraId="0EB80AF4" w14:textId="4D779092" w:rsidR="00A00E20" w:rsidRDefault="000F097D">
          <w:pPr>
            <w:pStyle w:val="TOC3"/>
            <w:tabs>
              <w:tab w:val="right" w:leader="dot" w:pos="9350"/>
            </w:tabs>
            <w:rPr>
              <w:rFonts w:eastAsiaTheme="minorEastAsia"/>
              <w:noProof/>
            </w:rPr>
          </w:pPr>
          <w:hyperlink w:anchor="_Toc35109005" w:history="1">
            <w:r w:rsidR="00A00E20" w:rsidRPr="006806C0">
              <w:rPr>
                <w:rStyle w:val="Hyperlink"/>
                <w:noProof/>
              </w:rPr>
              <w:t>Non-Functional</w:t>
            </w:r>
            <w:r w:rsidR="00A00E20">
              <w:rPr>
                <w:noProof/>
                <w:webHidden/>
              </w:rPr>
              <w:tab/>
            </w:r>
            <w:r w:rsidR="00A00E20">
              <w:rPr>
                <w:noProof/>
                <w:webHidden/>
              </w:rPr>
              <w:fldChar w:fldCharType="begin"/>
            </w:r>
            <w:r w:rsidR="00A00E20">
              <w:rPr>
                <w:noProof/>
                <w:webHidden/>
              </w:rPr>
              <w:instrText xml:space="preserve"> PAGEREF _Toc35109005 \h </w:instrText>
            </w:r>
            <w:r w:rsidR="00A00E20">
              <w:rPr>
                <w:noProof/>
                <w:webHidden/>
              </w:rPr>
            </w:r>
            <w:r w:rsidR="00A00E20">
              <w:rPr>
                <w:noProof/>
                <w:webHidden/>
              </w:rPr>
              <w:fldChar w:fldCharType="separate"/>
            </w:r>
            <w:r w:rsidR="00A00E20">
              <w:rPr>
                <w:noProof/>
                <w:webHidden/>
              </w:rPr>
              <w:t>12</w:t>
            </w:r>
            <w:r w:rsidR="00A00E20">
              <w:rPr>
                <w:noProof/>
                <w:webHidden/>
              </w:rPr>
              <w:fldChar w:fldCharType="end"/>
            </w:r>
          </w:hyperlink>
        </w:p>
        <w:p w14:paraId="4588E5AB" w14:textId="5882B7D6" w:rsidR="00A00E20" w:rsidRDefault="000F097D">
          <w:pPr>
            <w:pStyle w:val="TOC2"/>
            <w:tabs>
              <w:tab w:val="right" w:leader="dot" w:pos="9350"/>
            </w:tabs>
            <w:rPr>
              <w:rFonts w:eastAsiaTheme="minorEastAsia"/>
              <w:noProof/>
            </w:rPr>
          </w:pPr>
          <w:hyperlink w:anchor="_Toc35109006" w:history="1">
            <w:r w:rsidR="00A00E20" w:rsidRPr="006806C0">
              <w:rPr>
                <w:rStyle w:val="Hyperlink"/>
                <w:noProof/>
              </w:rPr>
              <w:t>Database</w:t>
            </w:r>
            <w:r w:rsidR="00A00E20">
              <w:rPr>
                <w:noProof/>
                <w:webHidden/>
              </w:rPr>
              <w:tab/>
            </w:r>
            <w:r w:rsidR="00A00E20">
              <w:rPr>
                <w:noProof/>
                <w:webHidden/>
              </w:rPr>
              <w:fldChar w:fldCharType="begin"/>
            </w:r>
            <w:r w:rsidR="00A00E20">
              <w:rPr>
                <w:noProof/>
                <w:webHidden/>
              </w:rPr>
              <w:instrText xml:space="preserve"> PAGEREF _Toc35109006 \h </w:instrText>
            </w:r>
            <w:r w:rsidR="00A00E20">
              <w:rPr>
                <w:noProof/>
                <w:webHidden/>
              </w:rPr>
            </w:r>
            <w:r w:rsidR="00A00E20">
              <w:rPr>
                <w:noProof/>
                <w:webHidden/>
              </w:rPr>
              <w:fldChar w:fldCharType="separate"/>
            </w:r>
            <w:r w:rsidR="00A00E20">
              <w:rPr>
                <w:noProof/>
                <w:webHidden/>
              </w:rPr>
              <w:t>13</w:t>
            </w:r>
            <w:r w:rsidR="00A00E20">
              <w:rPr>
                <w:noProof/>
                <w:webHidden/>
              </w:rPr>
              <w:fldChar w:fldCharType="end"/>
            </w:r>
          </w:hyperlink>
        </w:p>
        <w:p w14:paraId="2FDF9F59" w14:textId="51BF3EA8" w:rsidR="00A00E20" w:rsidRDefault="000F097D">
          <w:pPr>
            <w:pStyle w:val="TOC3"/>
            <w:tabs>
              <w:tab w:val="right" w:leader="dot" w:pos="9350"/>
            </w:tabs>
            <w:rPr>
              <w:rFonts w:eastAsiaTheme="minorEastAsia"/>
              <w:noProof/>
            </w:rPr>
          </w:pPr>
          <w:hyperlink w:anchor="_Toc35109007" w:history="1">
            <w:r w:rsidR="00A00E20" w:rsidRPr="006806C0">
              <w:rPr>
                <w:rStyle w:val="Hyperlink"/>
                <w:noProof/>
              </w:rPr>
              <w:t>Functional</w:t>
            </w:r>
            <w:r w:rsidR="00A00E20">
              <w:rPr>
                <w:noProof/>
                <w:webHidden/>
              </w:rPr>
              <w:tab/>
            </w:r>
            <w:r w:rsidR="00A00E20">
              <w:rPr>
                <w:noProof/>
                <w:webHidden/>
              </w:rPr>
              <w:fldChar w:fldCharType="begin"/>
            </w:r>
            <w:r w:rsidR="00A00E20">
              <w:rPr>
                <w:noProof/>
                <w:webHidden/>
              </w:rPr>
              <w:instrText xml:space="preserve"> PAGEREF _Toc35109007 \h </w:instrText>
            </w:r>
            <w:r w:rsidR="00A00E20">
              <w:rPr>
                <w:noProof/>
                <w:webHidden/>
              </w:rPr>
            </w:r>
            <w:r w:rsidR="00A00E20">
              <w:rPr>
                <w:noProof/>
                <w:webHidden/>
              </w:rPr>
              <w:fldChar w:fldCharType="separate"/>
            </w:r>
            <w:r w:rsidR="00A00E20">
              <w:rPr>
                <w:noProof/>
                <w:webHidden/>
              </w:rPr>
              <w:t>13</w:t>
            </w:r>
            <w:r w:rsidR="00A00E20">
              <w:rPr>
                <w:noProof/>
                <w:webHidden/>
              </w:rPr>
              <w:fldChar w:fldCharType="end"/>
            </w:r>
          </w:hyperlink>
        </w:p>
        <w:p w14:paraId="30F0E516" w14:textId="2B402BA5" w:rsidR="00A00E20" w:rsidRDefault="000F097D">
          <w:pPr>
            <w:pStyle w:val="TOC3"/>
            <w:tabs>
              <w:tab w:val="right" w:leader="dot" w:pos="9350"/>
            </w:tabs>
            <w:rPr>
              <w:rFonts w:eastAsiaTheme="minorEastAsia"/>
              <w:noProof/>
            </w:rPr>
          </w:pPr>
          <w:hyperlink w:anchor="_Toc35109008" w:history="1">
            <w:r w:rsidR="00A00E20" w:rsidRPr="006806C0">
              <w:rPr>
                <w:rStyle w:val="Hyperlink"/>
                <w:noProof/>
              </w:rPr>
              <w:t>Non-Functional</w:t>
            </w:r>
            <w:r w:rsidR="00A00E20">
              <w:rPr>
                <w:noProof/>
                <w:webHidden/>
              </w:rPr>
              <w:tab/>
            </w:r>
            <w:r w:rsidR="00A00E20">
              <w:rPr>
                <w:noProof/>
                <w:webHidden/>
              </w:rPr>
              <w:fldChar w:fldCharType="begin"/>
            </w:r>
            <w:r w:rsidR="00A00E20">
              <w:rPr>
                <w:noProof/>
                <w:webHidden/>
              </w:rPr>
              <w:instrText xml:space="preserve"> PAGEREF _Toc35109008 \h </w:instrText>
            </w:r>
            <w:r w:rsidR="00A00E20">
              <w:rPr>
                <w:noProof/>
                <w:webHidden/>
              </w:rPr>
            </w:r>
            <w:r w:rsidR="00A00E20">
              <w:rPr>
                <w:noProof/>
                <w:webHidden/>
              </w:rPr>
              <w:fldChar w:fldCharType="separate"/>
            </w:r>
            <w:r w:rsidR="00A00E20">
              <w:rPr>
                <w:noProof/>
                <w:webHidden/>
              </w:rPr>
              <w:t>13</w:t>
            </w:r>
            <w:r w:rsidR="00A00E20">
              <w:rPr>
                <w:noProof/>
                <w:webHidden/>
              </w:rPr>
              <w:fldChar w:fldCharType="end"/>
            </w:r>
          </w:hyperlink>
        </w:p>
        <w:p w14:paraId="249148F9" w14:textId="4B1CACFB" w:rsidR="00A00E20" w:rsidRDefault="000F097D">
          <w:pPr>
            <w:pStyle w:val="TOC1"/>
            <w:tabs>
              <w:tab w:val="right" w:leader="dot" w:pos="9350"/>
            </w:tabs>
            <w:rPr>
              <w:rFonts w:eastAsiaTheme="minorEastAsia"/>
              <w:noProof/>
            </w:rPr>
          </w:pPr>
          <w:hyperlink w:anchor="_Toc35109009" w:history="1">
            <w:r w:rsidR="00A00E20" w:rsidRPr="006806C0">
              <w:rPr>
                <w:rStyle w:val="Hyperlink"/>
                <w:noProof/>
              </w:rPr>
              <w:t>Methodology</w:t>
            </w:r>
            <w:r w:rsidR="00A00E20">
              <w:rPr>
                <w:noProof/>
                <w:webHidden/>
              </w:rPr>
              <w:tab/>
            </w:r>
            <w:r w:rsidR="00A00E20">
              <w:rPr>
                <w:noProof/>
                <w:webHidden/>
              </w:rPr>
              <w:fldChar w:fldCharType="begin"/>
            </w:r>
            <w:r w:rsidR="00A00E20">
              <w:rPr>
                <w:noProof/>
                <w:webHidden/>
              </w:rPr>
              <w:instrText xml:space="preserve"> PAGEREF _Toc35109009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74A932F9" w14:textId="0806D014" w:rsidR="00A00E20" w:rsidRDefault="000F097D">
          <w:pPr>
            <w:pStyle w:val="TOC1"/>
            <w:tabs>
              <w:tab w:val="right" w:leader="dot" w:pos="9350"/>
            </w:tabs>
            <w:rPr>
              <w:rFonts w:eastAsiaTheme="minorEastAsia"/>
              <w:noProof/>
            </w:rPr>
          </w:pPr>
          <w:hyperlink w:anchor="_Toc35109010" w:history="1">
            <w:r w:rsidR="00A00E20" w:rsidRPr="006806C0">
              <w:rPr>
                <w:rStyle w:val="Hyperlink"/>
                <w:noProof/>
              </w:rPr>
              <w:t>Design</w:t>
            </w:r>
            <w:r w:rsidR="00A00E20">
              <w:rPr>
                <w:noProof/>
                <w:webHidden/>
              </w:rPr>
              <w:tab/>
            </w:r>
            <w:r w:rsidR="00A00E20">
              <w:rPr>
                <w:noProof/>
                <w:webHidden/>
              </w:rPr>
              <w:fldChar w:fldCharType="begin"/>
            </w:r>
            <w:r w:rsidR="00A00E20">
              <w:rPr>
                <w:noProof/>
                <w:webHidden/>
              </w:rPr>
              <w:instrText xml:space="preserve"> PAGEREF _Toc35109010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1A157558" w14:textId="1875CC26" w:rsidR="00A00E20" w:rsidRDefault="000F097D">
          <w:pPr>
            <w:pStyle w:val="TOC2"/>
            <w:tabs>
              <w:tab w:val="right" w:leader="dot" w:pos="9350"/>
            </w:tabs>
            <w:rPr>
              <w:rFonts w:eastAsiaTheme="minorEastAsia"/>
              <w:noProof/>
            </w:rPr>
          </w:pPr>
          <w:hyperlink w:anchor="_Toc35109011" w:history="1">
            <w:r w:rsidR="00A00E20" w:rsidRPr="006806C0">
              <w:rPr>
                <w:rStyle w:val="Hyperlink"/>
                <w:noProof/>
              </w:rPr>
              <w:t>High level design</w:t>
            </w:r>
            <w:r w:rsidR="00A00E20">
              <w:rPr>
                <w:noProof/>
                <w:webHidden/>
              </w:rPr>
              <w:tab/>
            </w:r>
            <w:r w:rsidR="00A00E20">
              <w:rPr>
                <w:noProof/>
                <w:webHidden/>
              </w:rPr>
              <w:fldChar w:fldCharType="begin"/>
            </w:r>
            <w:r w:rsidR="00A00E20">
              <w:rPr>
                <w:noProof/>
                <w:webHidden/>
              </w:rPr>
              <w:instrText xml:space="preserve"> PAGEREF _Toc35109011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44436040" w14:textId="645D4702" w:rsidR="00A00E20" w:rsidRDefault="000F097D">
          <w:pPr>
            <w:pStyle w:val="TOC3"/>
            <w:tabs>
              <w:tab w:val="right" w:leader="dot" w:pos="9350"/>
            </w:tabs>
            <w:rPr>
              <w:rFonts w:eastAsiaTheme="minorEastAsia"/>
              <w:noProof/>
            </w:rPr>
          </w:pPr>
          <w:hyperlink w:anchor="_Toc35109012" w:history="1">
            <w:r w:rsidR="00A00E20" w:rsidRPr="006806C0">
              <w:rPr>
                <w:rStyle w:val="Hyperlink"/>
                <w:noProof/>
              </w:rPr>
              <w:t>Architecture</w:t>
            </w:r>
            <w:r w:rsidR="00A00E20">
              <w:rPr>
                <w:noProof/>
                <w:webHidden/>
              </w:rPr>
              <w:tab/>
            </w:r>
            <w:r w:rsidR="00A00E20">
              <w:rPr>
                <w:noProof/>
                <w:webHidden/>
              </w:rPr>
              <w:fldChar w:fldCharType="begin"/>
            </w:r>
            <w:r w:rsidR="00A00E20">
              <w:rPr>
                <w:noProof/>
                <w:webHidden/>
              </w:rPr>
              <w:instrText xml:space="preserve"> PAGEREF _Toc35109012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67D04253" w14:textId="5B46FEB7" w:rsidR="00A00E20" w:rsidRDefault="000F097D">
          <w:pPr>
            <w:pStyle w:val="TOC1"/>
            <w:tabs>
              <w:tab w:val="right" w:leader="dot" w:pos="9350"/>
            </w:tabs>
            <w:rPr>
              <w:rFonts w:eastAsiaTheme="minorEastAsia"/>
              <w:noProof/>
            </w:rPr>
          </w:pPr>
          <w:hyperlink w:anchor="_Toc35109013" w:history="1">
            <w:r w:rsidR="00A00E20" w:rsidRPr="006806C0">
              <w:rPr>
                <w:rStyle w:val="Hyperlink"/>
                <w:noProof/>
              </w:rPr>
              <w:t>Implementation</w:t>
            </w:r>
            <w:r w:rsidR="00A00E20">
              <w:rPr>
                <w:noProof/>
                <w:webHidden/>
              </w:rPr>
              <w:tab/>
            </w:r>
            <w:r w:rsidR="00A00E20">
              <w:rPr>
                <w:noProof/>
                <w:webHidden/>
              </w:rPr>
              <w:fldChar w:fldCharType="begin"/>
            </w:r>
            <w:r w:rsidR="00A00E20">
              <w:rPr>
                <w:noProof/>
                <w:webHidden/>
              </w:rPr>
              <w:instrText xml:space="preserve"> PAGEREF _Toc35109013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3B8D6A81" w14:textId="683435DE" w:rsidR="00A00E20" w:rsidRDefault="000F097D">
          <w:pPr>
            <w:pStyle w:val="TOC2"/>
            <w:tabs>
              <w:tab w:val="right" w:leader="dot" w:pos="9350"/>
            </w:tabs>
            <w:rPr>
              <w:rFonts w:eastAsiaTheme="minorEastAsia"/>
              <w:noProof/>
            </w:rPr>
          </w:pPr>
          <w:hyperlink w:anchor="_Toc35109014" w:history="1">
            <w:r w:rsidR="00A00E20" w:rsidRPr="006806C0">
              <w:rPr>
                <w:rStyle w:val="Hyperlink"/>
                <w:noProof/>
              </w:rPr>
              <w:t>Prerequisite’s</w:t>
            </w:r>
            <w:r w:rsidR="00A00E20">
              <w:rPr>
                <w:noProof/>
                <w:webHidden/>
              </w:rPr>
              <w:tab/>
            </w:r>
            <w:r w:rsidR="00A00E20">
              <w:rPr>
                <w:noProof/>
                <w:webHidden/>
              </w:rPr>
              <w:fldChar w:fldCharType="begin"/>
            </w:r>
            <w:r w:rsidR="00A00E20">
              <w:rPr>
                <w:noProof/>
                <w:webHidden/>
              </w:rPr>
              <w:instrText xml:space="preserve"> PAGEREF _Toc35109014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3B3BB679" w14:textId="34CCDD81" w:rsidR="00A00E20" w:rsidRDefault="000F097D">
          <w:pPr>
            <w:pStyle w:val="TOC2"/>
            <w:tabs>
              <w:tab w:val="right" w:leader="dot" w:pos="9350"/>
            </w:tabs>
            <w:rPr>
              <w:rFonts w:eastAsiaTheme="minorEastAsia"/>
              <w:noProof/>
            </w:rPr>
          </w:pPr>
          <w:hyperlink w:anchor="_Toc35109015" w:history="1">
            <w:r w:rsidR="00A00E20" w:rsidRPr="006806C0">
              <w:rPr>
                <w:rStyle w:val="Hyperlink"/>
                <w:noProof/>
              </w:rPr>
              <w:t>Platform selection</w:t>
            </w:r>
            <w:r w:rsidR="00A00E20">
              <w:rPr>
                <w:noProof/>
                <w:webHidden/>
              </w:rPr>
              <w:tab/>
            </w:r>
            <w:r w:rsidR="00A00E20">
              <w:rPr>
                <w:noProof/>
                <w:webHidden/>
              </w:rPr>
              <w:fldChar w:fldCharType="begin"/>
            </w:r>
            <w:r w:rsidR="00A00E20">
              <w:rPr>
                <w:noProof/>
                <w:webHidden/>
              </w:rPr>
              <w:instrText xml:space="preserve"> PAGEREF _Toc35109015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7CD4111A" w14:textId="6FB9AC7F" w:rsidR="00A00E20" w:rsidRDefault="000F097D">
          <w:pPr>
            <w:pStyle w:val="TOC3"/>
            <w:tabs>
              <w:tab w:val="right" w:leader="dot" w:pos="9350"/>
            </w:tabs>
            <w:rPr>
              <w:rFonts w:eastAsiaTheme="minorEastAsia"/>
              <w:noProof/>
            </w:rPr>
          </w:pPr>
          <w:hyperlink w:anchor="_Toc35109016" w:history="1">
            <w:r w:rsidR="00A00E20" w:rsidRPr="006806C0">
              <w:rPr>
                <w:rStyle w:val="Hyperlink"/>
                <w:rFonts w:cstheme="majorHAnsi"/>
                <w:noProof/>
              </w:rPr>
              <w:t>CC2640R2F</w:t>
            </w:r>
            <w:r w:rsidR="00A00E20">
              <w:rPr>
                <w:noProof/>
                <w:webHidden/>
              </w:rPr>
              <w:tab/>
            </w:r>
            <w:r w:rsidR="00A00E20">
              <w:rPr>
                <w:noProof/>
                <w:webHidden/>
              </w:rPr>
              <w:fldChar w:fldCharType="begin"/>
            </w:r>
            <w:r w:rsidR="00A00E20">
              <w:rPr>
                <w:noProof/>
                <w:webHidden/>
              </w:rPr>
              <w:instrText xml:space="preserve"> PAGEREF _Toc35109016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6EA107C8" w14:textId="38B7311C" w:rsidR="00A00E20" w:rsidRDefault="000F097D">
          <w:pPr>
            <w:pStyle w:val="TOC3"/>
            <w:tabs>
              <w:tab w:val="right" w:leader="dot" w:pos="9350"/>
            </w:tabs>
            <w:rPr>
              <w:rFonts w:eastAsiaTheme="minorEastAsia"/>
              <w:noProof/>
            </w:rPr>
          </w:pPr>
          <w:hyperlink w:anchor="_Toc35109017" w:history="1">
            <w:r w:rsidR="00A00E20" w:rsidRPr="006806C0">
              <w:rPr>
                <w:rStyle w:val="Hyperlink"/>
                <w:noProof/>
              </w:rPr>
              <w:t>NXP-QN908X</w:t>
            </w:r>
            <w:r w:rsidR="00A00E20">
              <w:rPr>
                <w:noProof/>
                <w:webHidden/>
              </w:rPr>
              <w:tab/>
            </w:r>
            <w:r w:rsidR="00A00E20">
              <w:rPr>
                <w:noProof/>
                <w:webHidden/>
              </w:rPr>
              <w:fldChar w:fldCharType="begin"/>
            </w:r>
            <w:r w:rsidR="00A00E20">
              <w:rPr>
                <w:noProof/>
                <w:webHidden/>
              </w:rPr>
              <w:instrText xml:space="preserve"> PAGEREF _Toc35109017 \h </w:instrText>
            </w:r>
            <w:r w:rsidR="00A00E20">
              <w:rPr>
                <w:noProof/>
                <w:webHidden/>
              </w:rPr>
            </w:r>
            <w:r w:rsidR="00A00E20">
              <w:rPr>
                <w:noProof/>
                <w:webHidden/>
              </w:rPr>
              <w:fldChar w:fldCharType="separate"/>
            </w:r>
            <w:r w:rsidR="00A00E20">
              <w:rPr>
                <w:noProof/>
                <w:webHidden/>
              </w:rPr>
              <w:t>18</w:t>
            </w:r>
            <w:r w:rsidR="00A00E20">
              <w:rPr>
                <w:noProof/>
                <w:webHidden/>
              </w:rPr>
              <w:fldChar w:fldCharType="end"/>
            </w:r>
          </w:hyperlink>
        </w:p>
        <w:p w14:paraId="32B46EE1" w14:textId="769D1FD3" w:rsidR="00A00E20" w:rsidRDefault="000F097D">
          <w:pPr>
            <w:pStyle w:val="TOC3"/>
            <w:tabs>
              <w:tab w:val="right" w:leader="dot" w:pos="9350"/>
            </w:tabs>
            <w:rPr>
              <w:rFonts w:eastAsiaTheme="minorEastAsia"/>
              <w:noProof/>
            </w:rPr>
          </w:pPr>
          <w:hyperlink w:anchor="_Toc35109018" w:history="1">
            <w:r w:rsidR="00A00E20" w:rsidRPr="006806C0">
              <w:rPr>
                <w:rStyle w:val="Hyperlink"/>
                <w:noProof/>
              </w:rPr>
              <w:t>NXP-QN902X</w:t>
            </w:r>
            <w:r w:rsidR="00A00E20">
              <w:rPr>
                <w:noProof/>
                <w:webHidden/>
              </w:rPr>
              <w:tab/>
            </w:r>
            <w:r w:rsidR="00A00E20">
              <w:rPr>
                <w:noProof/>
                <w:webHidden/>
              </w:rPr>
              <w:fldChar w:fldCharType="begin"/>
            </w:r>
            <w:r w:rsidR="00A00E20">
              <w:rPr>
                <w:noProof/>
                <w:webHidden/>
              </w:rPr>
              <w:instrText xml:space="preserve"> PAGEREF _Toc35109018 \h </w:instrText>
            </w:r>
            <w:r w:rsidR="00A00E20">
              <w:rPr>
                <w:noProof/>
                <w:webHidden/>
              </w:rPr>
            </w:r>
            <w:r w:rsidR="00A00E20">
              <w:rPr>
                <w:noProof/>
                <w:webHidden/>
              </w:rPr>
              <w:fldChar w:fldCharType="separate"/>
            </w:r>
            <w:r w:rsidR="00A00E20">
              <w:rPr>
                <w:noProof/>
                <w:webHidden/>
              </w:rPr>
              <w:t>18</w:t>
            </w:r>
            <w:r w:rsidR="00A00E20">
              <w:rPr>
                <w:noProof/>
                <w:webHidden/>
              </w:rPr>
              <w:fldChar w:fldCharType="end"/>
            </w:r>
          </w:hyperlink>
        </w:p>
        <w:p w14:paraId="4F0E84E1" w14:textId="42CB0E82" w:rsidR="00A00E20" w:rsidRDefault="000F097D">
          <w:pPr>
            <w:pStyle w:val="TOC3"/>
            <w:tabs>
              <w:tab w:val="right" w:leader="dot" w:pos="9350"/>
            </w:tabs>
            <w:rPr>
              <w:rFonts w:eastAsiaTheme="minorEastAsia"/>
              <w:noProof/>
            </w:rPr>
          </w:pPr>
          <w:hyperlink w:anchor="_Toc35109019" w:history="1">
            <w:r w:rsidR="00A00E20" w:rsidRPr="006806C0">
              <w:rPr>
                <w:rStyle w:val="Hyperlink"/>
                <w:noProof/>
              </w:rPr>
              <w:t>Comparison</w:t>
            </w:r>
            <w:r w:rsidR="00A00E20">
              <w:rPr>
                <w:noProof/>
                <w:webHidden/>
              </w:rPr>
              <w:tab/>
            </w:r>
            <w:r w:rsidR="00A00E20">
              <w:rPr>
                <w:noProof/>
                <w:webHidden/>
              </w:rPr>
              <w:fldChar w:fldCharType="begin"/>
            </w:r>
            <w:r w:rsidR="00A00E20">
              <w:rPr>
                <w:noProof/>
                <w:webHidden/>
              </w:rPr>
              <w:instrText xml:space="preserve"> PAGEREF _Toc35109019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7B0C8F17" w14:textId="7534CA90" w:rsidR="00A00E20" w:rsidRDefault="000F097D">
          <w:pPr>
            <w:pStyle w:val="TOC3"/>
            <w:tabs>
              <w:tab w:val="right" w:leader="dot" w:pos="9350"/>
            </w:tabs>
            <w:rPr>
              <w:rFonts w:eastAsiaTheme="minorEastAsia"/>
              <w:noProof/>
            </w:rPr>
          </w:pPr>
          <w:hyperlink w:anchor="_Toc35109020" w:history="1">
            <w:r w:rsidR="00A00E20" w:rsidRPr="006806C0">
              <w:rPr>
                <w:rStyle w:val="Hyperlink"/>
                <w:noProof/>
              </w:rPr>
              <w:t>Hardware decision</w:t>
            </w:r>
            <w:r w:rsidR="00A00E20">
              <w:rPr>
                <w:noProof/>
                <w:webHidden/>
              </w:rPr>
              <w:tab/>
            </w:r>
            <w:r w:rsidR="00A00E20">
              <w:rPr>
                <w:noProof/>
                <w:webHidden/>
              </w:rPr>
              <w:fldChar w:fldCharType="begin"/>
            </w:r>
            <w:r w:rsidR="00A00E20">
              <w:rPr>
                <w:noProof/>
                <w:webHidden/>
              </w:rPr>
              <w:instrText xml:space="preserve"> PAGEREF _Toc35109020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2BDA6004" w14:textId="231B2DD8" w:rsidR="00A00E20" w:rsidRDefault="000F097D">
          <w:pPr>
            <w:pStyle w:val="TOC2"/>
            <w:tabs>
              <w:tab w:val="right" w:leader="dot" w:pos="9350"/>
            </w:tabs>
            <w:rPr>
              <w:rFonts w:eastAsiaTheme="minorEastAsia"/>
              <w:noProof/>
            </w:rPr>
          </w:pPr>
          <w:hyperlink w:anchor="_Toc35109021" w:history="1">
            <w:r w:rsidR="00A00E20" w:rsidRPr="006806C0">
              <w:rPr>
                <w:rStyle w:val="Hyperlink"/>
                <w:noProof/>
              </w:rPr>
              <w:t>Software usage</w:t>
            </w:r>
            <w:r w:rsidR="00A00E20">
              <w:rPr>
                <w:noProof/>
                <w:webHidden/>
              </w:rPr>
              <w:tab/>
            </w:r>
            <w:r w:rsidR="00A00E20">
              <w:rPr>
                <w:noProof/>
                <w:webHidden/>
              </w:rPr>
              <w:fldChar w:fldCharType="begin"/>
            </w:r>
            <w:r w:rsidR="00A00E20">
              <w:rPr>
                <w:noProof/>
                <w:webHidden/>
              </w:rPr>
              <w:instrText xml:space="preserve"> PAGEREF _Toc35109021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73A23A43" w14:textId="5BFC91EA" w:rsidR="00A00E20" w:rsidRDefault="000F097D">
          <w:pPr>
            <w:pStyle w:val="TOC3"/>
            <w:tabs>
              <w:tab w:val="right" w:leader="dot" w:pos="9350"/>
            </w:tabs>
            <w:rPr>
              <w:rFonts w:eastAsiaTheme="minorEastAsia"/>
              <w:noProof/>
            </w:rPr>
          </w:pPr>
          <w:hyperlink w:anchor="_Toc35109022" w:history="1">
            <w:r w:rsidR="00A00E20" w:rsidRPr="006806C0">
              <w:rPr>
                <w:rStyle w:val="Hyperlink"/>
                <w:noProof/>
              </w:rPr>
              <w:t>Virtual machine</w:t>
            </w:r>
            <w:r w:rsidR="00A00E20">
              <w:rPr>
                <w:noProof/>
                <w:webHidden/>
              </w:rPr>
              <w:tab/>
            </w:r>
            <w:r w:rsidR="00A00E20">
              <w:rPr>
                <w:noProof/>
                <w:webHidden/>
              </w:rPr>
              <w:fldChar w:fldCharType="begin"/>
            </w:r>
            <w:r w:rsidR="00A00E20">
              <w:rPr>
                <w:noProof/>
                <w:webHidden/>
              </w:rPr>
              <w:instrText xml:space="preserve"> PAGEREF _Toc35109022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31A2211D" w14:textId="0A667211" w:rsidR="00A00E20" w:rsidRDefault="000F097D">
          <w:pPr>
            <w:pStyle w:val="TOC3"/>
            <w:tabs>
              <w:tab w:val="right" w:leader="dot" w:pos="9350"/>
            </w:tabs>
            <w:rPr>
              <w:rFonts w:eastAsiaTheme="minorEastAsia"/>
              <w:noProof/>
            </w:rPr>
          </w:pPr>
          <w:hyperlink w:anchor="_Toc35109023" w:history="1">
            <w:r w:rsidR="00A00E20" w:rsidRPr="006806C0">
              <w:rPr>
                <w:rStyle w:val="Hyperlink"/>
                <w:noProof/>
              </w:rPr>
              <w:t>Software tools and development environment</w:t>
            </w:r>
            <w:r w:rsidR="00A00E20">
              <w:rPr>
                <w:noProof/>
                <w:webHidden/>
              </w:rPr>
              <w:tab/>
            </w:r>
            <w:r w:rsidR="00A00E20">
              <w:rPr>
                <w:noProof/>
                <w:webHidden/>
              </w:rPr>
              <w:fldChar w:fldCharType="begin"/>
            </w:r>
            <w:r w:rsidR="00A00E20">
              <w:rPr>
                <w:noProof/>
                <w:webHidden/>
              </w:rPr>
              <w:instrText xml:space="preserve"> PAGEREF _Toc35109023 \h </w:instrText>
            </w:r>
            <w:r w:rsidR="00A00E20">
              <w:rPr>
                <w:noProof/>
                <w:webHidden/>
              </w:rPr>
            </w:r>
            <w:r w:rsidR="00A00E20">
              <w:rPr>
                <w:noProof/>
                <w:webHidden/>
              </w:rPr>
              <w:fldChar w:fldCharType="separate"/>
            </w:r>
            <w:r w:rsidR="00A00E20">
              <w:rPr>
                <w:noProof/>
                <w:webHidden/>
              </w:rPr>
              <w:t>20</w:t>
            </w:r>
            <w:r w:rsidR="00A00E20">
              <w:rPr>
                <w:noProof/>
                <w:webHidden/>
              </w:rPr>
              <w:fldChar w:fldCharType="end"/>
            </w:r>
          </w:hyperlink>
        </w:p>
        <w:p w14:paraId="33DD2A48" w14:textId="49C5AB0C" w:rsidR="00A00E20" w:rsidRDefault="000F097D">
          <w:pPr>
            <w:pStyle w:val="TOC3"/>
            <w:tabs>
              <w:tab w:val="right" w:leader="dot" w:pos="9350"/>
            </w:tabs>
            <w:rPr>
              <w:rFonts w:eastAsiaTheme="minorEastAsia"/>
              <w:noProof/>
            </w:rPr>
          </w:pPr>
          <w:hyperlink w:anchor="_Toc35109024" w:history="1">
            <w:r w:rsidR="00A00E20" w:rsidRPr="006806C0">
              <w:rPr>
                <w:rStyle w:val="Hyperlink"/>
                <w:noProof/>
              </w:rPr>
              <w:t>First steps, setup and hardware testing</w:t>
            </w:r>
            <w:r w:rsidR="00A00E20">
              <w:rPr>
                <w:noProof/>
                <w:webHidden/>
              </w:rPr>
              <w:tab/>
            </w:r>
            <w:r w:rsidR="00A00E20">
              <w:rPr>
                <w:noProof/>
                <w:webHidden/>
              </w:rPr>
              <w:fldChar w:fldCharType="begin"/>
            </w:r>
            <w:r w:rsidR="00A00E20">
              <w:rPr>
                <w:noProof/>
                <w:webHidden/>
              </w:rPr>
              <w:instrText xml:space="preserve"> PAGEREF _Toc35109024 \h </w:instrText>
            </w:r>
            <w:r w:rsidR="00A00E20">
              <w:rPr>
                <w:noProof/>
                <w:webHidden/>
              </w:rPr>
            </w:r>
            <w:r w:rsidR="00A00E20">
              <w:rPr>
                <w:noProof/>
                <w:webHidden/>
              </w:rPr>
              <w:fldChar w:fldCharType="separate"/>
            </w:r>
            <w:r w:rsidR="00A00E20">
              <w:rPr>
                <w:noProof/>
                <w:webHidden/>
              </w:rPr>
              <w:t>20</w:t>
            </w:r>
            <w:r w:rsidR="00A00E20">
              <w:rPr>
                <w:noProof/>
                <w:webHidden/>
              </w:rPr>
              <w:fldChar w:fldCharType="end"/>
            </w:r>
          </w:hyperlink>
        </w:p>
        <w:p w14:paraId="46ABD057" w14:textId="44C5235A" w:rsidR="00A00E20" w:rsidRDefault="000F097D">
          <w:pPr>
            <w:pStyle w:val="TOC3"/>
            <w:tabs>
              <w:tab w:val="right" w:leader="dot" w:pos="9350"/>
            </w:tabs>
            <w:rPr>
              <w:rFonts w:eastAsiaTheme="minorEastAsia"/>
              <w:noProof/>
            </w:rPr>
          </w:pPr>
          <w:hyperlink w:anchor="_Toc35109025" w:history="1">
            <w:r w:rsidR="00A00E20" w:rsidRPr="006806C0">
              <w:rPr>
                <w:rStyle w:val="Hyperlink"/>
                <w:noProof/>
              </w:rPr>
              <w:t>App creation and CRUD</w:t>
            </w:r>
            <w:r w:rsidR="00A00E20">
              <w:rPr>
                <w:noProof/>
                <w:webHidden/>
              </w:rPr>
              <w:tab/>
            </w:r>
            <w:r w:rsidR="00A00E20">
              <w:rPr>
                <w:noProof/>
                <w:webHidden/>
              </w:rPr>
              <w:fldChar w:fldCharType="begin"/>
            </w:r>
            <w:r w:rsidR="00A00E20">
              <w:rPr>
                <w:noProof/>
                <w:webHidden/>
              </w:rPr>
              <w:instrText xml:space="preserve"> PAGEREF _Toc35109025 \h </w:instrText>
            </w:r>
            <w:r w:rsidR="00A00E20">
              <w:rPr>
                <w:noProof/>
                <w:webHidden/>
              </w:rPr>
            </w:r>
            <w:r w:rsidR="00A00E20">
              <w:rPr>
                <w:noProof/>
                <w:webHidden/>
              </w:rPr>
              <w:fldChar w:fldCharType="separate"/>
            </w:r>
            <w:r w:rsidR="00A00E20">
              <w:rPr>
                <w:noProof/>
                <w:webHidden/>
              </w:rPr>
              <w:t>26</w:t>
            </w:r>
            <w:r w:rsidR="00A00E20">
              <w:rPr>
                <w:noProof/>
                <w:webHidden/>
              </w:rPr>
              <w:fldChar w:fldCharType="end"/>
            </w:r>
          </w:hyperlink>
        </w:p>
        <w:p w14:paraId="0167DBF4" w14:textId="48647EAF"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35108979"/>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35108980"/>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35108981"/>
      <w:r>
        <w:t>Introduction</w:t>
      </w:r>
      <w:bookmarkEnd w:id="2"/>
      <w:r>
        <w:t xml:space="preserve"> </w:t>
      </w:r>
    </w:p>
    <w:p w14:paraId="5323646C" w14:textId="6723266F" w:rsidR="004757E8" w:rsidRDefault="004757E8" w:rsidP="004757E8">
      <w:pPr>
        <w:pStyle w:val="Heading2"/>
      </w:pPr>
      <w:bookmarkStart w:id="3" w:name="_Toc35108982"/>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35108983"/>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0EC01B5F" w:rsidR="00E55616" w:rsidRDefault="00E55616" w:rsidP="00E55616">
      <w:pPr>
        <w:pStyle w:val="Heading2"/>
      </w:pPr>
      <w:bookmarkStart w:id="5" w:name="_Toc35108984"/>
      <w:r>
        <w:t>Intended audience</w:t>
      </w:r>
      <w:bookmarkEnd w:id="5"/>
      <w:r>
        <w:t xml:space="preserve"> </w:t>
      </w:r>
    </w:p>
    <w:p w14:paraId="7AE6D503" w14:textId="4A159CC7" w:rsidR="00467F0A" w:rsidRPr="00467F0A" w:rsidRDefault="00467F0A" w:rsidP="00467F0A">
      <w:r>
        <w:t>Below we will outline the main intended audience for this product. However</w:t>
      </w:r>
      <w:r w:rsidR="00FD4F3B">
        <w:t>,</w:t>
      </w:r>
      <w:r>
        <w:t xml:space="preserve"> this should not be considered an exhaustive list as use cases should be considered an interpretive element.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lastRenderedPageBreak/>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2A94235E" w:rsidR="00745E52" w:rsidRDefault="00745E52" w:rsidP="00745E52">
      <w:pPr>
        <w:pStyle w:val="Heading2"/>
      </w:pPr>
      <w:bookmarkStart w:id="6" w:name="_Toc35108985"/>
      <w:r>
        <w:t>Objectives</w:t>
      </w:r>
      <w:bookmarkEnd w:id="6"/>
      <w:r>
        <w:t xml:space="preserve"> </w:t>
      </w:r>
    </w:p>
    <w:p w14:paraId="101DA8A4" w14:textId="31CC8968" w:rsidR="00DE2CCC" w:rsidRPr="00DE2CCC" w:rsidRDefault="00DE2CCC" w:rsidP="00DE2CCC">
      <w:r>
        <w:t xml:space="preserve">Below we will outline the main objectives of the project. Though not </w:t>
      </w:r>
      <w:proofErr w:type="gramStart"/>
      <w:r>
        <w:t>all of</w:t>
      </w:r>
      <w:proofErr w:type="gramEnd"/>
      <w:r>
        <w:t xml:space="preserve"> these objectives may be fulfilled </w:t>
      </w:r>
      <w:r w:rsidR="00467F0A">
        <w:t>they will be taken into consideration at each stage of the design and productions process.</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7FCEDA44" w:rsidR="00903D36" w:rsidRDefault="00903D36" w:rsidP="00617133">
      <w:pPr>
        <w:pStyle w:val="Heading1"/>
      </w:pPr>
      <w:bookmarkStart w:id="7" w:name="_Toc35108986"/>
      <w:r w:rsidRPr="00617133">
        <w:t>Research</w:t>
      </w:r>
      <w:bookmarkEnd w:id="7"/>
      <w:r>
        <w:t xml:space="preserve"> </w:t>
      </w:r>
    </w:p>
    <w:p w14:paraId="3D986501" w14:textId="63F99331" w:rsidR="009B3169" w:rsidRDefault="009B3169" w:rsidP="009B3169">
      <w:pPr>
        <w:pStyle w:val="Heading2"/>
      </w:pPr>
      <w:bookmarkStart w:id="8" w:name="_Toc35108987"/>
      <w:r>
        <w:t>Haptic feedback</w:t>
      </w:r>
      <w:bookmarkEnd w:id="8"/>
      <w:r>
        <w:t xml:space="preserve"> </w:t>
      </w:r>
    </w:p>
    <w:p w14:paraId="789099FC" w14:textId="4FE5F6B9" w:rsidR="009B3169" w:rsidRDefault="00C97999" w:rsidP="009B3169">
      <w:r>
        <w:t>In our day to day lives we are provided with huge amounts of information from our senses , our brains interpret the</w:t>
      </w:r>
      <w:r w:rsidR="005D7F71">
        <w:t>se</w:t>
      </w:r>
      <w:r>
        <w:t xml:space="preserve"> inputs from our senses and react accordingly </w:t>
      </w:r>
      <w:r w:rsidR="008F72BE">
        <w:fldChar w:fldCharType="begin"/>
      </w:r>
      <w:r w:rsidR="008F72BE">
        <w:instrText>ADDIN RW.CITE{{97 Filbey,R.A. 2013}}</w:instrText>
      </w:r>
      <w:r w:rsidR="008F72BE">
        <w:fldChar w:fldCharType="separate"/>
      </w:r>
      <w:r w:rsidR="008F72BE" w:rsidRPr="008F72BE">
        <w:rPr>
          <w:rFonts w:ascii="Calibri" w:hAnsi="Calibri" w:cs="Calibri"/>
          <w:bCs/>
        </w:rPr>
        <w:t>(Filbey and Gazzaniga, 2013)</w:t>
      </w:r>
      <w:r w:rsidR="008F72BE">
        <w:fldChar w:fldCharType="end"/>
      </w:r>
      <w:r w:rsidR="008F72BE">
        <w:t xml:space="preserve">. Our brains prioritize these inputs and que them according to importance – for example if your hand was on fire that would take priority over an incoming social media message. Often events like the </w:t>
      </w:r>
      <w:proofErr w:type="gramStart"/>
      <w:r w:rsidR="008F72BE">
        <w:t>aforementioned social</w:t>
      </w:r>
      <w:proofErr w:type="gramEnd"/>
      <w:r w:rsidR="008F72BE">
        <w:t xml:space="preserve"> media message are not a priority and do not require immediate response, they are just a notification. </w:t>
      </w:r>
    </w:p>
    <w:p w14:paraId="65A8BF4F" w14:textId="4A953119" w:rsidR="00AC5BFC" w:rsidRDefault="00AC5BFC" w:rsidP="009B3169">
      <w:r>
        <w:t xml:space="preserve">Studies have shown that notifications are often attended to immediately and that this can cause notable negative effects on task performance in a work context </w:t>
      </w:r>
      <w:r>
        <w:fldChar w:fldCharType="begin"/>
      </w:r>
      <w:r>
        <w:instrText>ADDIN RW.CITE{{98 Pielot,Martin 2017}}</w:instrText>
      </w:r>
      <w:r>
        <w:fldChar w:fldCharType="separate"/>
      </w:r>
      <w:r w:rsidRPr="00AC5BFC">
        <w:rPr>
          <w:rFonts w:ascii="Calibri" w:hAnsi="Calibri" w:cs="Calibri"/>
          <w:bCs/>
        </w:rPr>
        <w:t>(Pielot and Rello, 2017)</w:t>
      </w:r>
      <w:r>
        <w:fldChar w:fldCharType="end"/>
      </w:r>
      <w:r w:rsidR="005D7F71">
        <w:t xml:space="preserve">. </w:t>
      </w:r>
      <w:r w:rsidR="00080D78">
        <w:t>Many of these notification</w:t>
      </w:r>
      <w:r w:rsidR="00393BB4">
        <w:t>s</w:t>
      </w:r>
      <w:r w:rsidR="00080D78">
        <w:t xml:space="preserve"> do not require the immediate attention given to them when they create a visual or audible stimulus. </w:t>
      </w:r>
    </w:p>
    <w:p w14:paraId="36D309C7" w14:textId="06027BB7" w:rsidR="00AC64FF" w:rsidRDefault="00393BB4" w:rsidP="009B3169">
      <w:r>
        <w:t>Another disadvantage of visual or audible notification systems in common use are that they are available to everyone within their area of effect – ‘area of effect’ or ‘</w:t>
      </w:r>
      <w:proofErr w:type="spellStart"/>
      <w:r>
        <w:t>aoe</w:t>
      </w:r>
      <w:proofErr w:type="spellEnd"/>
      <w:r>
        <w:t>’ is a video</w:t>
      </w:r>
      <w:r w:rsidR="005E788A">
        <w:t>/board</w:t>
      </w:r>
      <w:r>
        <w:t xml:space="preserve"> game term</w:t>
      </w:r>
      <w:r w:rsidR="005E788A" w:rsidRPr="005E788A">
        <w:t xml:space="preserve"> to describe attacks or other effects that affect multiple targets within a specified area.</w:t>
      </w:r>
      <w:r w:rsidR="005E788A">
        <w:t xml:space="preserve"> Modern smart devices </w:t>
      </w:r>
      <w:proofErr w:type="gramStart"/>
      <w:r w:rsidR="005E788A">
        <w:t>are capable of tailoring</w:t>
      </w:r>
      <w:proofErr w:type="gramEnd"/>
      <w:r w:rsidR="005E788A">
        <w:t xml:space="preserve"> their notifications based on the source and settings. This customization may include different alert noises, different colored notifications LED’s and most obvious- display notifications. </w:t>
      </w:r>
      <w:r w:rsidR="00AC64FF">
        <w:t>This clearly infringes</w:t>
      </w:r>
      <w:r w:rsidR="00667AA3">
        <w:t xml:space="preserve"> or</w:t>
      </w:r>
      <w:r w:rsidR="00696AB4">
        <w:t xml:space="preserve"> has potential to infringe on the user’s privacy if others are present in the </w:t>
      </w:r>
      <w:proofErr w:type="spellStart"/>
      <w:r w:rsidR="00696AB4">
        <w:t>aoe</w:t>
      </w:r>
      <w:proofErr w:type="spellEnd"/>
      <w:r w:rsidR="00696AB4">
        <w:t xml:space="preserve"> at the time of notification.</w:t>
      </w:r>
    </w:p>
    <w:p w14:paraId="48A2C194" w14:textId="25E018D0" w:rsidR="00696AB4" w:rsidRDefault="00696AB4" w:rsidP="009B3169">
      <w:r>
        <w:t xml:space="preserve">A way round this is to direct </w:t>
      </w:r>
      <w:r w:rsidR="00F425F5">
        <w:t>t</w:t>
      </w:r>
      <w:r>
        <w:t xml:space="preserve">he stimulus at the user alone, this could be accomplished with </w:t>
      </w:r>
      <w:r w:rsidR="00FC2A08">
        <w:t xml:space="preserve">a directional audio system </w:t>
      </w:r>
      <w:r w:rsidR="00FC2A08">
        <w:fldChar w:fldCharType="begin"/>
      </w:r>
      <w:r w:rsidR="00FC2A08">
        <w:instrText>ADDIN RW.CITE{{99 Sun,Xiaobing 2008}}</w:instrText>
      </w:r>
      <w:r w:rsidR="00FC2A08">
        <w:fldChar w:fldCharType="separate"/>
      </w:r>
      <w:r w:rsidR="00FC2A08" w:rsidRPr="00FC2A08">
        <w:rPr>
          <w:rFonts w:ascii="Calibri" w:hAnsi="Calibri" w:cs="Calibri"/>
          <w:bCs/>
        </w:rPr>
        <w:t>(Sun and Okada, 2008)</w:t>
      </w:r>
      <w:r w:rsidR="00FC2A08">
        <w:fldChar w:fldCharType="end"/>
      </w:r>
      <w:r w:rsidR="00FC2A08">
        <w:t xml:space="preserve"> </w:t>
      </w:r>
      <w:r w:rsidR="00F425F5">
        <w:t xml:space="preserve">or a directional visual cue such as a laser. </w:t>
      </w:r>
      <w:r w:rsidR="00575F8F">
        <w:t xml:space="preserve">Seeing as the health effects of firing coherent high strength streams of photons at the human body has relatively well documented effects </w:t>
      </w:r>
      <w:r w:rsidR="00575F8F">
        <w:fldChar w:fldCharType="begin"/>
      </w:r>
      <w:r w:rsidR="004143FB">
        <w:instrText>ADDIN RW.CITE{{100 Alam,Murad 2003; 101 Tierney,EmilyP 2011}}</w:instrText>
      </w:r>
      <w:r w:rsidR="00575F8F">
        <w:fldChar w:fldCharType="separate"/>
      </w:r>
      <w:r w:rsidR="004143FB" w:rsidRPr="004143FB">
        <w:rPr>
          <w:rFonts w:ascii="Calibri" w:hAnsi="Calibri" w:cs="Calibri"/>
          <w:bCs/>
        </w:rPr>
        <w:t>(Alam</w:t>
      </w:r>
      <w:r w:rsidR="004143FB" w:rsidRPr="004143FB">
        <w:rPr>
          <w:rFonts w:ascii="Calibri" w:hAnsi="Calibri" w:cs="Calibri"/>
          <w:bCs/>
          <w:i/>
        </w:rPr>
        <w:t xml:space="preserve"> et al.</w:t>
      </w:r>
      <w:r w:rsidR="004143FB" w:rsidRPr="004143FB">
        <w:rPr>
          <w:rFonts w:ascii="Calibri" w:hAnsi="Calibri" w:cs="Calibri"/>
          <w:bCs/>
        </w:rPr>
        <w:t>, 2003; Tierney, Eisen and Hanke, 2011)</w:t>
      </w:r>
      <w:r w:rsidR="00575F8F">
        <w:fldChar w:fldCharType="end"/>
      </w:r>
      <w:r w:rsidR="00667AA3">
        <w:t xml:space="preserve"> we can rule this out for the time being. Regardless both aural or visual stimulus as expected above would require complex tracking </w:t>
      </w:r>
      <w:r w:rsidR="000C0654">
        <w:t>of the user backed up by hardware physically capable of directing the output, both of which would likely require either physical tracking</w:t>
      </w:r>
      <w:r w:rsidR="00D50F8D">
        <w:t xml:space="preserve"> system</w:t>
      </w:r>
      <w:r w:rsidR="000C0654">
        <w:t xml:space="preserve"> such as a gimble or similar or an array of output devices arranged in such a way that one or more could be used to direct at a </w:t>
      </w:r>
      <w:r w:rsidR="00D50F8D">
        <w:t>stand-alone</w:t>
      </w:r>
      <w:r w:rsidR="00D63DCB">
        <w:t xml:space="preserve"> target.</w:t>
      </w:r>
      <w:r w:rsidR="00D50F8D">
        <w:t xml:space="preserve"> Considering the notifications are to be provided from a portable device such as a mobile phone, both physical and computational prowess are limited and the usage of the aforementioned would provide a huge drain to </w:t>
      </w:r>
      <w:r w:rsidR="00D50F8D">
        <w:lastRenderedPageBreak/>
        <w:t xml:space="preserve">the already limited resources, not to mention the line of sight required for both tracking and notification. This makes the whole idea quite impractical. </w:t>
      </w:r>
    </w:p>
    <w:p w14:paraId="61E52862" w14:textId="51B29398" w:rsidR="00D50F8D" w:rsidRDefault="00E64B11" w:rsidP="009B3169">
      <w:r>
        <w:t>We are left with</w:t>
      </w:r>
      <w:r w:rsidR="00D50F8D">
        <w:t xml:space="preserve"> 3 (primary) senses that can potentially provide us with notification – smell, taste and touch. </w:t>
      </w:r>
      <w:r w:rsidR="000478F2">
        <w:t>Given that both smell and taste are strongly related with both being chemical measurement systems based internally in the human body, both are realistically outside of the scope of this product.</w:t>
      </w:r>
    </w:p>
    <w:p w14:paraId="2D79C29A" w14:textId="5F2ED991" w:rsidR="000478F2" w:rsidRDefault="000478F2" w:rsidP="009B3169">
      <w:r>
        <w:t xml:space="preserve">This leaves us with our sense of touch, </w:t>
      </w:r>
      <w:r w:rsidR="005F59E6">
        <w:t>this is a part of the</w:t>
      </w:r>
      <w:r>
        <w:t xml:space="preserve"> somatosensory system</w:t>
      </w:r>
      <w:r w:rsidR="005F59E6">
        <w:t xml:space="preserve"> which includes other physical related senses such as the ability to sense heat (</w:t>
      </w:r>
      <w:proofErr w:type="spellStart"/>
      <w:r w:rsidR="005F59E6">
        <w:t>thermoception</w:t>
      </w:r>
      <w:proofErr w:type="spellEnd"/>
      <w:r w:rsidR="005F59E6">
        <w:t>), chemicals (</w:t>
      </w:r>
      <w:r w:rsidR="005F59E6" w:rsidRPr="005F59E6">
        <w:t>chemoreceptor</w:t>
      </w:r>
      <w:r w:rsidR="005F59E6">
        <w:t>s as used in smell and taste)</w:t>
      </w:r>
      <w:r w:rsidR="00096A80">
        <w:t>,</w:t>
      </w:r>
      <w:r w:rsidR="00200785">
        <w:t xml:space="preserve"> nociception (pain reception). The receptors involved in touch called </w:t>
      </w:r>
      <w:r w:rsidR="00200785" w:rsidRPr="00200785">
        <w:t>mechanoreceptor</w:t>
      </w:r>
      <w:r w:rsidR="00200785">
        <w:t>s translate mechanical movement against the skin into electrical signals that our brain can perceive</w:t>
      </w:r>
      <w:r w:rsidR="00E219A6">
        <w:t xml:space="preserve"> </w:t>
      </w:r>
      <w:r w:rsidR="00E219A6">
        <w:fldChar w:fldCharType="begin"/>
      </w:r>
      <w:r w:rsidR="004143FB">
        <w:instrText>ADDIN RW.CITE{{103 Tee,Benjamin 2015}}</w:instrText>
      </w:r>
      <w:r w:rsidR="00E219A6">
        <w:fldChar w:fldCharType="separate"/>
      </w:r>
      <w:r w:rsidR="004143FB" w:rsidRPr="004143FB">
        <w:rPr>
          <w:rFonts w:ascii="Calibri" w:hAnsi="Calibri" w:cs="Calibri"/>
          <w:bCs/>
        </w:rPr>
        <w:t>(Tee</w:t>
      </w:r>
      <w:r w:rsidR="004143FB" w:rsidRPr="004143FB">
        <w:rPr>
          <w:rFonts w:ascii="Calibri" w:hAnsi="Calibri" w:cs="Calibri"/>
          <w:bCs/>
          <w:i/>
        </w:rPr>
        <w:t xml:space="preserve"> et al.</w:t>
      </w:r>
      <w:r w:rsidR="004143FB" w:rsidRPr="004143FB">
        <w:rPr>
          <w:rFonts w:ascii="Calibri" w:hAnsi="Calibri" w:cs="Calibri"/>
          <w:bCs/>
        </w:rPr>
        <w:t>, 2015)</w:t>
      </w:r>
      <w:r w:rsidR="00E219A6">
        <w:fldChar w:fldCharType="end"/>
      </w:r>
      <w:r w:rsidR="00200785">
        <w:t>.</w:t>
      </w:r>
    </w:p>
    <w:p w14:paraId="61597B91" w14:textId="7D80E0CD" w:rsidR="00E64B11" w:rsidRDefault="00E64B11" w:rsidP="009B3169">
      <w:r>
        <w:t xml:space="preserve">At this point touch is the best candidate for our purposes as our sense of touch can be stimulated mechanically without chemical intervention – making the design process significantly simpler as no components of the device are single use as may be the case with chemical stimulus. Due to its physical nature its scope and area of effect can be tightly controlled. In our case placing this stimulus on the wrist of the user has the benefits of both privacy – only the user will know when the stimulus is activated and the position of the wrist having strong association with emotional cues </w:t>
      </w:r>
      <w:r w:rsidR="005E7B0B">
        <w:t xml:space="preserve">will help fulfil the design goals of the project. </w:t>
      </w:r>
    </w:p>
    <w:p w14:paraId="4957CCFF" w14:textId="24735962" w:rsidR="00372AAA" w:rsidRPr="009B3169" w:rsidRDefault="00372AAA" w:rsidP="009B3169">
      <w:r>
        <w:t xml:space="preserve">Research has already been completed </w:t>
      </w:r>
      <w:r w:rsidR="009F2776">
        <w:t xml:space="preserve">on the usage of haptic feedback embedded into clothing and during this it was noted that users struggled to </w:t>
      </w:r>
      <w:r w:rsidR="004143FB">
        <w:t xml:space="preserve">understand messages from multiple sources placed on the arm at the same time </w:t>
      </w:r>
      <w:r w:rsidR="004143FB">
        <w:fldChar w:fldCharType="begin"/>
      </w:r>
      <w:r w:rsidR="004143FB">
        <w:instrText>ADDIN RW.CITE{{104 Ueda,Kentaro 2019}}</w:instrText>
      </w:r>
      <w:r w:rsidR="004143FB">
        <w:fldChar w:fldCharType="separate"/>
      </w:r>
      <w:r w:rsidR="004143FB" w:rsidRPr="004143FB">
        <w:rPr>
          <w:rFonts w:ascii="Calibri" w:hAnsi="Calibri" w:cs="Calibri"/>
          <w:bCs/>
        </w:rPr>
        <w:t>(Ueda, Terada and Tsukamoto, 2019)</w:t>
      </w:r>
      <w:r w:rsidR="004143FB">
        <w:fldChar w:fldCharType="end"/>
      </w:r>
      <w:r w:rsidR="004143FB">
        <w:t xml:space="preserve">. In this project we will use a single actuator, this will </w:t>
      </w:r>
      <w:r w:rsidR="009F1BAA">
        <w:t xml:space="preserve">stop the </w:t>
      </w:r>
      <w:proofErr w:type="gramStart"/>
      <w:r w:rsidR="009F1BAA">
        <w:t>aforementioned from</w:t>
      </w:r>
      <w:proofErr w:type="gramEnd"/>
      <w:r w:rsidR="009F1BAA">
        <w:t xml:space="preserve"> being an issue as well as reduce the complexity and therefore cost of the product. </w:t>
      </w:r>
    </w:p>
    <w:p w14:paraId="498BCC58" w14:textId="4F7F860E" w:rsidR="00617133" w:rsidRDefault="00617133" w:rsidP="00617133">
      <w:pPr>
        <w:pStyle w:val="Heading2"/>
      </w:pPr>
      <w:bookmarkStart w:id="9" w:name="_Toc35108988"/>
      <w:r>
        <w:t>Does it exist?</w:t>
      </w:r>
      <w:bookmarkEnd w:id="9"/>
    </w:p>
    <w:p w14:paraId="5B6ADD12" w14:textId="5812FE7A" w:rsidR="00617133" w:rsidRDefault="00617133" w:rsidP="00617133">
      <w:r>
        <w:t xml:space="preserve">Seeing as </w:t>
      </w:r>
      <w:r w:rsidR="00324E16">
        <w:t xml:space="preserve">the technologies required for this project all exist already (energy harvesting, short range radio, haptic feedback) </w:t>
      </w:r>
      <w:r w:rsidR="00CB3CD1">
        <w:t>research was conducted</w:t>
      </w:r>
      <w:r w:rsidR="00324E16">
        <w:t xml:space="preserve"> by seeing if similar products already exist on the market and if so, do they meet the objectives </w:t>
      </w:r>
      <w:r w:rsidR="00CB3CD1">
        <w:t>that have been</w:t>
      </w:r>
      <w:r w:rsidR="00324E16">
        <w:t xml:space="preserve"> set out for the device? in short no, many devices exist that fulfill one or more of the objective</w:t>
      </w:r>
      <w:r w:rsidR="00CB3CD1">
        <w:t>s</w:t>
      </w:r>
      <w:r w:rsidR="00324E16">
        <w:t xml:space="preserve"> but they fail to meet all in a reasonable manor. </w:t>
      </w:r>
    </w:p>
    <w:p w14:paraId="504E7B4A" w14:textId="355E163E" w:rsidR="00324E16" w:rsidRDefault="00CB3CD1" w:rsidP="00617133">
      <w:r>
        <w:t>Some of the researched devices are outlined below</w:t>
      </w:r>
      <w:r w:rsidR="00324E16">
        <w:t xml:space="preserve"> – </w:t>
      </w:r>
    </w:p>
    <w:p w14:paraId="296074E8" w14:textId="0DA4392E" w:rsidR="00243998" w:rsidRDefault="00243998" w:rsidP="00243998">
      <w:pPr>
        <w:pStyle w:val="Heading3"/>
      </w:pPr>
      <w:bookmarkStart w:id="10" w:name="_Toc35108989"/>
      <w:r>
        <w:t>Hey Bracelet</w:t>
      </w:r>
      <w:bookmarkEnd w:id="10"/>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334AED7" w14:textId="77777777" w:rsidR="00C66744" w:rsidRDefault="00D50976" w:rsidP="00C66744">
      <w:pPr>
        <w:keepNext/>
        <w:jc w:val="center"/>
      </w:pPr>
      <w:r>
        <w:rPr>
          <w:noProof/>
        </w:rPr>
        <w:lastRenderedPageBreak/>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7E9E342E" w14:textId="4DEB8ABD" w:rsidR="00D50976" w:rsidRDefault="00C66744" w:rsidP="00C66744">
      <w:pPr>
        <w:pStyle w:val="Caption"/>
        <w:jc w:val="center"/>
      </w:pPr>
      <w:r>
        <w:t xml:space="preserve">Figure </w:t>
      </w:r>
      <w:fldSimple w:instr=" SEQ Figure \* ARABIC ">
        <w:r w:rsidR="00951F31">
          <w:rPr>
            <w:noProof/>
          </w:rPr>
          <w:t>1</w:t>
        </w:r>
      </w:fldSimple>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6E1A0145" w:rsidR="00C251AD" w:rsidRDefault="00C251AD">
      <w:pPr>
        <w:rPr>
          <w:rFonts w:asciiTheme="majorHAnsi" w:eastAsiaTheme="majorEastAsia" w:hAnsiTheme="majorHAnsi" w:cstheme="majorBidi"/>
          <w:color w:val="1F3763" w:themeColor="accent1" w:themeShade="7F"/>
          <w:sz w:val="24"/>
          <w:szCs w:val="24"/>
        </w:rPr>
      </w:pPr>
    </w:p>
    <w:p w14:paraId="7D501A64" w14:textId="793DA1E4" w:rsidR="006C4D30" w:rsidRDefault="00CC3BC7" w:rsidP="00CC3BC7">
      <w:pPr>
        <w:pStyle w:val="Heading3"/>
      </w:pPr>
      <w:bookmarkStart w:id="11" w:name="_Toc35108990"/>
      <w:r>
        <w:lastRenderedPageBreak/>
        <w:t xml:space="preserve">Sony </w:t>
      </w:r>
      <w:proofErr w:type="spellStart"/>
      <w:r>
        <w:t>Wena</w:t>
      </w:r>
      <w:bookmarkEnd w:id="11"/>
      <w:proofErr w:type="spellEnd"/>
      <w:r w:rsidR="006C4D30">
        <w:t xml:space="preserve">  </w:t>
      </w:r>
      <w:r>
        <w:t xml:space="preserve"> </w:t>
      </w:r>
    </w:p>
    <w:p w14:paraId="328423D0" w14:textId="77777777" w:rsidR="00C66744" w:rsidRDefault="00CC0BE6" w:rsidP="00C66744">
      <w:pPr>
        <w:keepNext/>
        <w:jc w:val="center"/>
      </w:pPr>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r w:rsidR="005C547B">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30AFFBD2" w14:textId="63AB23C4" w:rsidR="00CC3BC7" w:rsidRDefault="00C66744" w:rsidP="00C66744">
      <w:pPr>
        <w:pStyle w:val="Caption"/>
        <w:jc w:val="center"/>
      </w:pPr>
      <w:r>
        <w:t xml:space="preserve">Figure </w:t>
      </w:r>
      <w:fldSimple w:instr=" SEQ Figure \* ARABIC ">
        <w:r w:rsidR="00951F31">
          <w:rPr>
            <w:noProof/>
          </w:rPr>
          <w:t>2</w:t>
        </w:r>
      </w:fldSimple>
    </w:p>
    <w:p w14:paraId="3BCE0D6E" w14:textId="55E6EA64" w:rsidR="006C4D30" w:rsidRDefault="00CC0BE6" w:rsidP="00CC3BC7">
      <w:r>
        <w:t xml:space="preserve">The Sony </w:t>
      </w:r>
      <w:proofErr w:type="spellStart"/>
      <w:r>
        <w:t>Wena</w:t>
      </w:r>
      <w:proofErr w:type="spellEnd"/>
      <w:r>
        <w:t xml:space="preserve"> is not a watch but in fact a strap that should fit many </w:t>
      </w:r>
      <w:proofErr w:type="gramStart"/>
      <w:r>
        <w:t>watch</w:t>
      </w:r>
      <w:proofErr w:type="gramEnd"/>
      <w:r>
        <w:t xml:space="preserve">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t>
      </w:r>
      <w:proofErr w:type="spellStart"/>
      <w:r w:rsidR="007B3C16">
        <w:t>Wena</w:t>
      </w:r>
      <w:proofErr w:type="spellEnd"/>
      <w:r w:rsidR="007B3C16">
        <w:t xml:space="preserve">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6BE3BA1B" w14:textId="0395B187" w:rsidR="006C4D30" w:rsidRDefault="006C4D30" w:rsidP="006C4D30">
      <w:pPr>
        <w:pStyle w:val="Heading3"/>
      </w:pPr>
      <w:bookmarkStart w:id="12" w:name="_Toc35108991"/>
      <w:r>
        <w:t xml:space="preserve">Generic </w:t>
      </w:r>
      <w:r w:rsidR="00C251AD">
        <w:t>low-cost</w:t>
      </w:r>
      <w:r>
        <w:t xml:space="preserve"> smartwatch</w:t>
      </w:r>
      <w:bookmarkEnd w:id="12"/>
      <w:r>
        <w:t xml:space="preserve"> </w:t>
      </w:r>
    </w:p>
    <w:p w14:paraId="1367D7F9" w14:textId="77777777" w:rsidR="00C66744" w:rsidRDefault="00170E35" w:rsidP="00C66744">
      <w:pPr>
        <w:keepNext/>
        <w:jc w:val="center"/>
      </w:pPr>
      <w:r>
        <w:t xml:space="preserve">There are many such devices on the market as of 2019 and it would be beyond the scope of this work to review all of them, so in this instance </w:t>
      </w:r>
      <w:r w:rsidR="00CB3CD1">
        <w:t>we</w:t>
      </w:r>
      <w:r>
        <w:t xml:space="preserve"> will focus on a single model the ‘V8 Smartwatch’ this device is </w:t>
      </w:r>
      <w:r>
        <w:lastRenderedPageBreak/>
        <w:t xml:space="preserve">made by several companies and often sold under the </w:t>
      </w:r>
      <w:r w:rsidR="009A2637">
        <w:t>label’s</w:t>
      </w:r>
      <w:r>
        <w:t xml:space="preserve"> ‘GONOKER’ , ‘</w:t>
      </w:r>
      <w:proofErr w:type="spellStart"/>
      <w:r>
        <w:t>Leegoal</w:t>
      </w:r>
      <w:proofErr w:type="spellEnd"/>
      <w:r>
        <w:t>’ and ‘</w:t>
      </w:r>
      <w:proofErr w:type="spellStart"/>
      <w:r>
        <w:t>DreaT</w:t>
      </w:r>
      <w:proofErr w:type="spellEnd"/>
      <w:r w:rsidR="00C251AD">
        <w:t xml:space="preserve">’. </w:t>
      </w:r>
      <w:r w:rsidR="00C251AD">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257D25F9" w14:textId="51D837D6" w:rsidR="00C251AD" w:rsidRPr="00170E35" w:rsidRDefault="00C66744" w:rsidP="00C66744">
      <w:pPr>
        <w:pStyle w:val="Caption"/>
        <w:jc w:val="center"/>
      </w:pPr>
      <w:r>
        <w:t xml:space="preserve">Figure </w:t>
      </w:r>
      <w:fldSimple w:instr=" SEQ Figure \* ARABIC ">
        <w:r w:rsidR="00951F31">
          <w:rPr>
            <w:noProof/>
          </w:rPr>
          <w:t>3</w:t>
        </w:r>
      </w:fldSimple>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3" w:name="_Toc35108992"/>
      <w:r>
        <w:t>Comparison</w:t>
      </w:r>
      <w:bookmarkEnd w:id="13"/>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proofErr w:type="gramStart"/>
            <w:r>
              <w:t>Hey Bracelet</w:t>
            </w:r>
            <w:proofErr w:type="gramEnd"/>
            <w:r>
              <w:t xml:space="preserve">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t>
            </w:r>
            <w:proofErr w:type="spellStart"/>
            <w:r>
              <w:t>Wena</w:t>
            </w:r>
            <w:proofErr w:type="spellEnd"/>
            <w:r>
              <w:t xml:space="preserve">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 xml:space="preserve">Waterproof, OLED display, </w:t>
            </w:r>
            <w:proofErr w:type="spellStart"/>
            <w:r>
              <w:t>Wena</w:t>
            </w:r>
            <w:proofErr w:type="spellEnd"/>
            <w:r>
              <w:t xml:space="preserve">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w:t>
            </w:r>
            <w:proofErr w:type="spellStart"/>
            <w:r>
              <w:t>Colour</w:t>
            </w:r>
            <w:proofErr w:type="spellEnd"/>
            <w:r>
              <w:t xml:space="preserve"> LCD display </w:t>
            </w:r>
          </w:p>
        </w:tc>
        <w:tc>
          <w:tcPr>
            <w:tcW w:w="1133" w:type="dxa"/>
          </w:tcPr>
          <w:p w14:paraId="6F155D1B" w14:textId="35511E27" w:rsidR="001F6E5E" w:rsidRDefault="004B13DF" w:rsidP="00C66744">
            <w:pPr>
              <w:keepNext/>
            </w:pPr>
            <w:r>
              <w:t xml:space="preserve">&gt; £10 </w:t>
            </w:r>
          </w:p>
        </w:tc>
      </w:tr>
    </w:tbl>
    <w:p w14:paraId="521D4455" w14:textId="79D123E6" w:rsidR="00C66744" w:rsidRDefault="00C66744">
      <w:pPr>
        <w:pStyle w:val="Caption"/>
      </w:pPr>
      <w:bookmarkStart w:id="14" w:name="_Toc35108993"/>
      <w:r>
        <w:t xml:space="preserve">Table </w:t>
      </w:r>
      <w:fldSimple w:instr=" SEQ Table \* ARABIC ">
        <w:r w:rsidR="00D878A4">
          <w:rPr>
            <w:noProof/>
          </w:rPr>
          <w:t>1</w:t>
        </w:r>
      </w:fldSimple>
    </w:p>
    <w:p w14:paraId="191DF917" w14:textId="7334008E" w:rsidR="009F21CC" w:rsidRDefault="009F21CC" w:rsidP="009F21CC">
      <w:pPr>
        <w:pStyle w:val="Heading2"/>
      </w:pPr>
      <w:r>
        <w:lastRenderedPageBreak/>
        <w:t>Energy harvesting</w:t>
      </w:r>
      <w:bookmarkEnd w:id="14"/>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32551C99"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proofErr w:type="gramStart"/>
      <w:r w:rsidR="00AD4775">
        <w:t>devices</w:t>
      </w:r>
      <w:proofErr w:type="gramEnd"/>
      <w:r w:rsidR="00AD4775">
        <w:t xml:space="preserve"> </w:t>
      </w:r>
      <w:r>
        <w:t xml:space="preserve">they are intended to power. Below </w:t>
      </w:r>
      <w:r w:rsidR="00CB3CD1">
        <w:t>we</w:t>
      </w:r>
      <w:r>
        <w:t xml:space="preserve"> will outline the details of several of these methods and their suitability for our purposes.</w:t>
      </w:r>
    </w:p>
    <w:p w14:paraId="1A19F8C1" w14:textId="05481A7D" w:rsidR="00721D23" w:rsidRDefault="00721D23" w:rsidP="00721D23">
      <w:pPr>
        <w:pStyle w:val="Heading3"/>
      </w:pPr>
      <w:bookmarkStart w:id="15" w:name="_Toc35108994"/>
      <w:r>
        <w:t>Mechanical harvesting and automatic watches</w:t>
      </w:r>
      <w:bookmarkEnd w:id="15"/>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w:t>
      </w:r>
      <w:proofErr w:type="spellStart"/>
      <w:r w:rsidR="00801ED2">
        <w:t>Schwenter</w:t>
      </w:r>
      <w:proofErr w:type="spellEnd"/>
      <w:r w:rsidR="00801ED2">
        <w:t xml:space="preserve">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53DEE504"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4143FB" w:rsidRPr="004143FB">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27EC4B3C"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w:t>
      </w:r>
      <w:proofErr w:type="spellStart"/>
      <w:r w:rsidR="00B17D8E">
        <w:t>they</w:t>
      </w:r>
      <w:proofErr w:type="spellEnd"/>
      <w:r w:rsidR="00B17D8E">
        <w:t xml:space="preserve"> power small generators and in turn a battery or capacitor used to run a quartz clock movement. As these technologies are proprietary the actual power values are not disclosed to the public</w:t>
      </w:r>
      <w:r w:rsidR="001A2FFD">
        <w:t>,</w:t>
      </w:r>
      <w:r w:rsidR="00B17D8E">
        <w:t xml:space="preserve">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w:t>
      </w:r>
      <w:proofErr w:type="spellStart"/>
      <w:r w:rsidR="00F0648A">
        <w:t>mAh</w:t>
      </w:r>
      <w:proofErr w:type="spellEnd"/>
      <w:r w:rsidR="00F0648A">
        <w:t xml:space="preserve"> using the formulae </w:t>
      </w:r>
    </w:p>
    <w:p w14:paraId="57269727" w14:textId="4C1021AF" w:rsidR="00F0648A" w:rsidRPr="00F0648A" w:rsidRDefault="000F097D"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6" w:name="_Toc35108995"/>
      <w:r>
        <w:rPr>
          <w:rFonts w:eastAsiaTheme="minorEastAsia"/>
        </w:rPr>
        <w:t>Piezoelectric</w:t>
      </w:r>
      <w:bookmarkEnd w:id="16"/>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7" w:name="_Toc35108996"/>
      <w:proofErr w:type="spellStart"/>
      <w:r>
        <w:t>Seebeck</w:t>
      </w:r>
      <w:proofErr w:type="spellEnd"/>
      <w:r>
        <w:t>/</w:t>
      </w:r>
      <w:r w:rsidR="00BB61A2">
        <w:t>Peltier</w:t>
      </w:r>
      <w:bookmarkEnd w:id="17"/>
      <w:r w:rsidR="00BB61A2">
        <w:t xml:space="preserve"> </w:t>
      </w:r>
    </w:p>
    <w:p w14:paraId="05CE89DE" w14:textId="4190E427" w:rsidR="006F1A5F" w:rsidRDefault="00BB61A2" w:rsidP="00BB61A2">
      <w:r>
        <w:t xml:space="preserve">The </w:t>
      </w:r>
      <w:proofErr w:type="spellStart"/>
      <w:r w:rsidR="00AB309F">
        <w:t>Seebeck</w:t>
      </w:r>
      <w:proofErr w:type="spellEnd"/>
      <w:r w:rsidR="00AB309F">
        <w:t>/</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xml:space="preserve">, these are the same concepts as </w:t>
      </w:r>
      <w:r w:rsidR="001A2FFD">
        <w:t xml:space="preserve">are used </w:t>
      </w:r>
      <w:r w:rsidR="00D52603">
        <w:t xml:space="preserve">in semiconductors and are </w:t>
      </w:r>
      <w:r w:rsidR="001A2FFD">
        <w:t xml:space="preserve">also </w:t>
      </w:r>
      <w:r w:rsidR="00D52603">
        <w:t>called p-type and n-type conductors</w:t>
      </w:r>
      <w:r w:rsidR="006F1A5F">
        <w:t xml:space="preserve">. </w:t>
      </w:r>
    </w:p>
    <w:p w14:paraId="39BED5D4" w14:textId="74A684A0"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t room temperature</w:t>
      </w:r>
      <w:r w:rsidR="00A20009">
        <w:t xml:space="preserve">, in </w:t>
      </w:r>
      <w:r w:rsidR="001A2FFD">
        <w:t>this</w:t>
      </w:r>
      <w:r w:rsidR="00A20009">
        <w:t xml:space="preserve"> case the likely choice would be </w:t>
      </w:r>
      <w:r w:rsidR="00A20009" w:rsidRPr="00A20009">
        <w:t>bismuth telluride (Bi2Te3)</w:t>
      </w:r>
      <w:r w:rsidR="00A20009">
        <w:t xml:space="preserve"> as it provides these properties </w:t>
      </w:r>
      <w:r w:rsidR="001A2FFD">
        <w:t xml:space="preserve">in a reasonable </w:t>
      </w:r>
      <w:r w:rsidR="00A20009">
        <w:t>temperature</w:t>
      </w:r>
      <w:r w:rsidR="001A2FFD">
        <w:t xml:space="preserve"> range</w:t>
      </w:r>
      <w:r w:rsidR="00A20009">
        <w:t>.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 xml:space="preserve">20 </w:t>
      </w:r>
      <w:proofErr w:type="spellStart"/>
      <w:r w:rsidR="00A20009" w:rsidRPr="00A20009">
        <w:t>μW</w:t>
      </w:r>
      <w:proofErr w:type="spellEnd"/>
      <w:r w:rsidR="00A20009" w:rsidRPr="00A20009">
        <w:t>/cm2</w:t>
      </w:r>
      <w:r w:rsidR="00A20009">
        <w:t xml:space="preserve"> with a more realistic output of </w:t>
      </w:r>
      <w:r w:rsidR="00A20009" w:rsidRPr="00A20009">
        <w:t>2</w:t>
      </w:r>
      <w:r w:rsidR="00A20009">
        <w:t>-8</w:t>
      </w:r>
      <w:r w:rsidR="00A20009" w:rsidRPr="00A20009">
        <w:t xml:space="preserve"> </w:t>
      </w:r>
      <w:proofErr w:type="spellStart"/>
      <w:r w:rsidR="00A20009" w:rsidRPr="00A20009">
        <w:t>μW</w:t>
      </w:r>
      <w:proofErr w:type="spellEnd"/>
      <w:r w:rsidR="00A20009" w:rsidRPr="00A20009">
        <w:t>/cm2</w:t>
      </w:r>
      <w:r w:rsidR="00A20009">
        <w:t>. Given that our device electronics will likely only have a footprint of a few cm2 additional</w:t>
      </w:r>
      <w:r w:rsidR="00D52603">
        <w:t xml:space="preserve"> </w:t>
      </w:r>
      <w:r w:rsidR="00A20009">
        <w:t xml:space="preserve">TEG’s would need to </w:t>
      </w:r>
      <w:proofErr w:type="gramStart"/>
      <w:r w:rsidR="00A20009">
        <w:t>be located in</w:t>
      </w:r>
      <w:proofErr w:type="gramEnd"/>
      <w:r w:rsidR="00A20009">
        <w:t xml:space="preserve"> the wristband giving additional cost and complexity to the design. </w:t>
      </w:r>
    </w:p>
    <w:p w14:paraId="3775F5DC" w14:textId="177C93EC" w:rsidR="00DB031D" w:rsidRDefault="00DB031D" w:rsidP="00DB031D">
      <w:pPr>
        <w:pStyle w:val="Heading3"/>
      </w:pPr>
      <w:bookmarkStart w:id="18" w:name="_Toc35108997"/>
      <w:r>
        <w:t>Solar</w:t>
      </w:r>
      <w:bookmarkEnd w:id="18"/>
      <w:r>
        <w:t xml:space="preserve"> </w:t>
      </w:r>
    </w:p>
    <w:p w14:paraId="2143810E" w14:textId="1B585144"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w:t>
      </w:r>
      <w:proofErr w:type="gramStart"/>
      <w:r>
        <w:t>cells</w:t>
      </w:r>
      <w:proofErr w:type="gramEnd"/>
      <w:r>
        <w:t xml:space="preserve">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w:t>
      </w:r>
      <w:r w:rsidR="001A2FFD">
        <w:t>we will examine</w:t>
      </w:r>
      <w:r w:rsidR="00092EBC">
        <w:t xml:space="preserv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w:t>
      </w:r>
      <w:r w:rsidR="001A2FFD">
        <w:t xml:space="preserve">or </w:t>
      </w:r>
      <w:r w:rsidR="00092EBC">
        <w:t>near ideal conditions. Given that our device is going to be wrist mounted it is unlikely that these conditions will be met due to clothing covering cells, shallow light angles from the user having mobility of their hands</w:t>
      </w:r>
      <w:r w:rsidR="001A2FFD">
        <w:t>,</w:t>
      </w:r>
      <w:r w:rsidR="00092EBC">
        <w:t xml:space="preserve">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19" w:name="_Toc35108998"/>
      <w:r>
        <w:t>Conclusion</w:t>
      </w:r>
      <w:bookmarkEnd w:id="19"/>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w:t>
            </w:r>
            <w:proofErr w:type="gramStart"/>
            <w:r>
              <w:t>pre made</w:t>
            </w:r>
            <w:proofErr w:type="gramEnd"/>
            <w:r>
              <w:t xml:space="preserv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proofErr w:type="spellStart"/>
            <w:r>
              <w:t>Seebeck</w:t>
            </w:r>
            <w:proofErr w:type="spellEnd"/>
          </w:p>
        </w:tc>
        <w:tc>
          <w:tcPr>
            <w:tcW w:w="2048" w:type="dxa"/>
          </w:tcPr>
          <w:p w14:paraId="67ADC349" w14:textId="6086D4C8" w:rsidR="004D162B" w:rsidRDefault="00A22806" w:rsidP="004D162B">
            <w:proofErr w:type="gramStart"/>
            <w:r>
              <w:t>Low(</w:t>
            </w:r>
            <w:proofErr w:type="gramEnd"/>
            <w:r>
              <w:t>£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C66744">
            <w:pPr>
              <w:keepNext/>
            </w:pPr>
            <w:r>
              <w:t>Viable as multiple cells can be used</w:t>
            </w:r>
          </w:p>
        </w:tc>
      </w:tr>
    </w:tbl>
    <w:p w14:paraId="73DDDA81" w14:textId="5F45737B" w:rsidR="004D162B" w:rsidRDefault="00C66744" w:rsidP="00C66744">
      <w:pPr>
        <w:pStyle w:val="Caption"/>
      </w:pPr>
      <w:r>
        <w:t xml:space="preserve">Table </w:t>
      </w:r>
      <w:fldSimple w:instr=" SEQ Table \* ARABIC ">
        <w:r w:rsidR="00D878A4">
          <w:rPr>
            <w:noProof/>
          </w:rPr>
          <w:t>2</w:t>
        </w:r>
      </w:fldSimple>
    </w:p>
    <w:p w14:paraId="2BF84F55" w14:textId="0FFE69DF" w:rsidR="005F16B7" w:rsidRDefault="007737D9" w:rsidP="004D162B">
      <w:r>
        <w:t xml:space="preserve">A characteristic of the </w:t>
      </w:r>
      <w:proofErr w:type="gramStart"/>
      <w:r>
        <w:t>aforementioned energy</w:t>
      </w:r>
      <w:proofErr w:type="gramEnd"/>
      <w:r>
        <w:t xml:space="preserve">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r w:rsidR="001A2FFD">
        <w:t>However,</w:t>
      </w:r>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374E3D9E" w14:textId="52DD7133" w:rsidR="009C215E" w:rsidRDefault="0039573E" w:rsidP="001C5751">
      <w:r>
        <w:t xml:space="preserve">The </w:t>
      </w:r>
      <w:proofErr w:type="gramStart"/>
      <w:r>
        <w:t>aforementioned battery</w:t>
      </w:r>
      <w:proofErr w:type="gramEnd"/>
      <w:r>
        <w:t xml:space="preserve"> has an output of 3v meaning it can power the device directly, a capacity of 1000mAh meaning it can potentially power a low power device for several years. As well as having a large operating range in heat, solid state that is unlikely to be </w:t>
      </w:r>
      <w:r w:rsidR="001A2FFD">
        <w:t>affected</w:t>
      </w:r>
      <w:r>
        <w:t xml:space="preserve"> by movement and no reliance on light meaning it will likely provide a more reliable power source for the lifetime of the device. </w:t>
      </w:r>
      <w:bookmarkStart w:id="20" w:name="_Hlk4079346"/>
    </w:p>
    <w:p w14:paraId="5CE061F0" w14:textId="1957178C" w:rsidR="001C5751" w:rsidRPr="001C5751" w:rsidRDefault="001C5751" w:rsidP="001C5751">
      <w:pPr>
        <w:pStyle w:val="Heading1"/>
      </w:pPr>
      <w:bookmarkStart w:id="21" w:name="_Toc35108999"/>
      <w:bookmarkStart w:id="22" w:name="_Hlk35100805"/>
      <w:r w:rsidRPr="001C5751">
        <w:lastRenderedPageBreak/>
        <w:t>Requirements</w:t>
      </w:r>
      <w:bookmarkEnd w:id="21"/>
    </w:p>
    <w:p w14:paraId="271A136C" w14:textId="77777777" w:rsidR="001C5751" w:rsidRPr="001C5751" w:rsidRDefault="001C5751" w:rsidP="001C5751">
      <w:r w:rsidRPr="001C5751">
        <w:t xml:space="preserve">This section of the document outlines the overall requirements for the project and uses </w:t>
      </w:r>
      <w:proofErr w:type="spellStart"/>
      <w:r w:rsidRPr="001C5751">
        <w:t>MoSCoW</w:t>
      </w:r>
      <w:proofErr w:type="spellEnd"/>
      <w:r w:rsidRPr="001C5751">
        <w:t xml:space="preserve"> (Must have, </w:t>
      </w:r>
      <w:proofErr w:type="gramStart"/>
      <w:r w:rsidRPr="001C5751">
        <w:t>Should</w:t>
      </w:r>
      <w:proofErr w:type="gramEnd"/>
      <w:r w:rsidRPr="001C5751">
        <w:t xml:space="preserve"> have, Could have, Won’t have) prioritization. They are split into two sections functional and non-functional for each element of the product.</w:t>
      </w:r>
    </w:p>
    <w:p w14:paraId="2E67EAE8" w14:textId="330B4BD5" w:rsidR="001C5751" w:rsidRPr="001C5751" w:rsidRDefault="001C5751" w:rsidP="001C5751">
      <w:r w:rsidRPr="001C5751">
        <w:t>Note requirement numbers are labeled in the following way –</w:t>
      </w:r>
    </w:p>
    <w:p w14:paraId="63AB837F" w14:textId="77777777" w:rsidR="001C5751" w:rsidRPr="001C5751" w:rsidRDefault="001C5751" w:rsidP="001C5751">
      <w:pPr>
        <w:rPr>
          <w:vertAlign w:val="subscript"/>
        </w:rPr>
      </w:pPr>
      <w:r w:rsidRPr="001C5751">
        <w:t>X</w:t>
      </w:r>
      <w:r w:rsidRPr="001C5751">
        <w:rPr>
          <w:vertAlign w:val="subscript"/>
        </w:rPr>
        <w:t>1</w:t>
      </w:r>
      <w:r w:rsidRPr="001C5751">
        <w:t>.X</w:t>
      </w:r>
      <w:r w:rsidRPr="001C5751">
        <w:rPr>
          <w:vertAlign w:val="subscript"/>
        </w:rPr>
        <w:t>2</w:t>
      </w:r>
      <w:r w:rsidRPr="001C5751">
        <w:t>.X</w:t>
      </w:r>
      <w:r w:rsidRPr="001C5751">
        <w:rPr>
          <w:vertAlign w:val="subscript"/>
        </w:rPr>
        <w:t>3</w:t>
      </w:r>
    </w:p>
    <w:p w14:paraId="45E08856" w14:textId="77777777" w:rsidR="001C5751" w:rsidRPr="001C5751" w:rsidRDefault="001C5751" w:rsidP="001C5751">
      <w:proofErr w:type="gramStart"/>
      <w:r w:rsidRPr="001C5751">
        <w:rPr>
          <w:vertAlign w:val="subscript"/>
        </w:rPr>
        <w:t xml:space="preserve">1 </w:t>
      </w:r>
      <w:r w:rsidRPr="001C5751">
        <w:t>.</w:t>
      </w:r>
      <w:proofErr w:type="gramEnd"/>
      <w:r w:rsidRPr="001C5751">
        <w:t xml:space="preserve"> Functional (1) or Non-Functional (2)</w:t>
      </w:r>
    </w:p>
    <w:p w14:paraId="51DB25FB" w14:textId="697FEEAA" w:rsidR="001C5751" w:rsidRPr="001C5751" w:rsidRDefault="001C5751" w:rsidP="001C5751">
      <w:proofErr w:type="gramStart"/>
      <w:r w:rsidRPr="001C5751">
        <w:rPr>
          <w:vertAlign w:val="subscript"/>
        </w:rPr>
        <w:t>2</w:t>
      </w:r>
      <w:r w:rsidRPr="001C5751">
        <w:t xml:space="preserve"> .</w:t>
      </w:r>
      <w:proofErr w:type="gramEnd"/>
      <w:r w:rsidRPr="001C5751">
        <w:t xml:space="preserve"> Component, Android application (1)</w:t>
      </w:r>
      <w:r>
        <w:t>,</w:t>
      </w:r>
      <w:r w:rsidRPr="001C5751">
        <w:t xml:space="preserve"> Hardware device (2) or Database (3)</w:t>
      </w:r>
    </w:p>
    <w:p w14:paraId="5F4CE6BF" w14:textId="77777777" w:rsidR="001C5751" w:rsidRPr="001C5751" w:rsidRDefault="001C5751" w:rsidP="001C5751">
      <w:proofErr w:type="gramStart"/>
      <w:r w:rsidRPr="001C5751">
        <w:rPr>
          <w:vertAlign w:val="subscript"/>
        </w:rPr>
        <w:t>3</w:t>
      </w:r>
      <w:r w:rsidRPr="001C5751">
        <w:t xml:space="preserve"> .</w:t>
      </w:r>
      <w:proofErr w:type="gramEnd"/>
      <w:r w:rsidRPr="001C5751">
        <w:t xml:space="preserve"> Requirement number </w:t>
      </w:r>
    </w:p>
    <w:p w14:paraId="243D220D" w14:textId="77777777" w:rsidR="001C5751" w:rsidRPr="001C5751" w:rsidRDefault="001C5751" w:rsidP="001C5751">
      <w:pPr>
        <w:pStyle w:val="Heading2"/>
      </w:pPr>
      <w:bookmarkStart w:id="23" w:name="_Toc35109000"/>
      <w:r w:rsidRPr="001C5751">
        <w:rPr>
          <w:rStyle w:val="Heading2Char"/>
        </w:rPr>
        <w:t>Android</w:t>
      </w:r>
      <w:r w:rsidRPr="001C5751">
        <w:t xml:space="preserve"> app</w:t>
      </w:r>
      <w:bookmarkEnd w:id="23"/>
      <w:r w:rsidRPr="001C5751">
        <w:t xml:space="preserve"> </w:t>
      </w:r>
    </w:p>
    <w:p w14:paraId="58501F71" w14:textId="77777777" w:rsidR="001C5751" w:rsidRPr="001C5751" w:rsidRDefault="001C5751" w:rsidP="001C5751">
      <w:r w:rsidRPr="001C5751">
        <w:t>Requirements for the android application portion of the product are as follows -</w:t>
      </w:r>
    </w:p>
    <w:p w14:paraId="14D32046" w14:textId="77777777" w:rsidR="001C5751" w:rsidRPr="001C5751" w:rsidRDefault="001C5751" w:rsidP="001C5751">
      <w:pPr>
        <w:pStyle w:val="Heading3"/>
      </w:pPr>
      <w:bookmarkStart w:id="24" w:name="_Toc23943064"/>
      <w:bookmarkStart w:id="25" w:name="_Toc35109001"/>
      <w:bookmarkStart w:id="26" w:name="_Hlk35101029"/>
      <w:r w:rsidRPr="001C5751">
        <w:t>Functional</w:t>
      </w:r>
      <w:bookmarkEnd w:id="24"/>
      <w:bookmarkEnd w:id="25"/>
      <w:r w:rsidRPr="001C5751">
        <w:t xml:space="preserve"> </w:t>
      </w:r>
    </w:p>
    <w:tbl>
      <w:tblPr>
        <w:tblStyle w:val="TableGrid"/>
        <w:tblW w:w="0" w:type="auto"/>
        <w:tblLook w:val="04A0" w:firstRow="1" w:lastRow="0" w:firstColumn="1" w:lastColumn="0" w:noHBand="0" w:noVBand="1"/>
      </w:tblPr>
      <w:tblGrid>
        <w:gridCol w:w="1553"/>
        <w:gridCol w:w="4954"/>
        <w:gridCol w:w="2830"/>
      </w:tblGrid>
      <w:tr w:rsidR="001C5751" w:rsidRPr="001C5751" w14:paraId="63CEAB48" w14:textId="77777777" w:rsidTr="00397CD4">
        <w:trPr>
          <w:trHeight w:val="250"/>
        </w:trPr>
        <w:tc>
          <w:tcPr>
            <w:tcW w:w="1553" w:type="dxa"/>
          </w:tcPr>
          <w:p w14:paraId="0289D854" w14:textId="77777777" w:rsidR="001C5751" w:rsidRPr="001C5751" w:rsidRDefault="001C5751" w:rsidP="001C5751">
            <w:pPr>
              <w:spacing w:after="160" w:line="259" w:lineRule="auto"/>
            </w:pPr>
            <w:r w:rsidRPr="001C5751">
              <w:t>Requirement #</w:t>
            </w:r>
          </w:p>
        </w:tc>
        <w:tc>
          <w:tcPr>
            <w:tcW w:w="4954" w:type="dxa"/>
          </w:tcPr>
          <w:p w14:paraId="7D3CB925" w14:textId="77777777" w:rsidR="001C5751" w:rsidRPr="001C5751" w:rsidRDefault="001C5751" w:rsidP="001C5751">
            <w:pPr>
              <w:spacing w:after="160" w:line="259" w:lineRule="auto"/>
            </w:pPr>
            <w:r w:rsidRPr="001C5751">
              <w:t xml:space="preserve">Requirement description </w:t>
            </w:r>
          </w:p>
        </w:tc>
        <w:tc>
          <w:tcPr>
            <w:tcW w:w="2830" w:type="dxa"/>
          </w:tcPr>
          <w:p w14:paraId="1D97CE36" w14:textId="77777777" w:rsidR="001C5751" w:rsidRPr="001C5751" w:rsidRDefault="001C5751" w:rsidP="001C5751">
            <w:pPr>
              <w:spacing w:after="160" w:line="259" w:lineRule="auto"/>
            </w:pPr>
            <w:r w:rsidRPr="001C5751">
              <w:t>Category</w:t>
            </w:r>
          </w:p>
        </w:tc>
      </w:tr>
      <w:tr w:rsidR="001C5751" w:rsidRPr="001C5751" w14:paraId="3348E57A" w14:textId="77777777" w:rsidTr="00397CD4">
        <w:trPr>
          <w:trHeight w:val="250"/>
        </w:trPr>
        <w:tc>
          <w:tcPr>
            <w:tcW w:w="1553" w:type="dxa"/>
          </w:tcPr>
          <w:p w14:paraId="0A8DD5CE" w14:textId="77777777" w:rsidR="001C5751" w:rsidRPr="001C5751" w:rsidRDefault="001C5751" w:rsidP="001C5751">
            <w:pPr>
              <w:spacing w:after="160" w:line="259" w:lineRule="auto"/>
              <w:ind w:left="318"/>
            </w:pPr>
            <w:r w:rsidRPr="001C5751">
              <w:t>1.1.1</w:t>
            </w:r>
          </w:p>
        </w:tc>
        <w:tc>
          <w:tcPr>
            <w:tcW w:w="4954" w:type="dxa"/>
          </w:tcPr>
          <w:p w14:paraId="7E5001D8" w14:textId="77777777" w:rsidR="001C5751" w:rsidRPr="001C5751" w:rsidRDefault="001C5751" w:rsidP="001C5751">
            <w:pPr>
              <w:spacing w:after="160" w:line="259" w:lineRule="auto"/>
            </w:pPr>
            <w:r w:rsidRPr="001C5751">
              <w:t xml:space="preserve">App boots in android  </w:t>
            </w:r>
          </w:p>
        </w:tc>
        <w:tc>
          <w:tcPr>
            <w:tcW w:w="2830" w:type="dxa"/>
          </w:tcPr>
          <w:p w14:paraId="5E63BCA5" w14:textId="77777777" w:rsidR="001C5751" w:rsidRPr="001C5751" w:rsidRDefault="001C5751" w:rsidP="001C5751">
            <w:pPr>
              <w:spacing w:after="160" w:line="259" w:lineRule="auto"/>
            </w:pPr>
            <w:r w:rsidRPr="001C5751">
              <w:t xml:space="preserve">Must have </w:t>
            </w:r>
          </w:p>
        </w:tc>
      </w:tr>
      <w:tr w:rsidR="001C5751" w:rsidRPr="001C5751" w14:paraId="659C6906" w14:textId="77777777" w:rsidTr="00397CD4">
        <w:trPr>
          <w:trHeight w:val="261"/>
        </w:trPr>
        <w:tc>
          <w:tcPr>
            <w:tcW w:w="1553" w:type="dxa"/>
          </w:tcPr>
          <w:p w14:paraId="0E984381" w14:textId="77777777" w:rsidR="001C5751" w:rsidRPr="001C5751" w:rsidRDefault="001C5751" w:rsidP="001C5751">
            <w:pPr>
              <w:spacing w:after="160" w:line="259" w:lineRule="auto"/>
              <w:ind w:left="318"/>
            </w:pPr>
            <w:r w:rsidRPr="001C5751">
              <w:t>1.1.2</w:t>
            </w:r>
          </w:p>
        </w:tc>
        <w:tc>
          <w:tcPr>
            <w:tcW w:w="4954" w:type="dxa"/>
          </w:tcPr>
          <w:p w14:paraId="02625899" w14:textId="77777777" w:rsidR="001C5751" w:rsidRPr="001C5751" w:rsidRDefault="001C5751" w:rsidP="001C5751">
            <w:pPr>
              <w:spacing w:after="160" w:line="259" w:lineRule="auto"/>
            </w:pPr>
            <w:r w:rsidRPr="001C5751">
              <w:t xml:space="preserve">App has network functionality </w:t>
            </w:r>
          </w:p>
        </w:tc>
        <w:tc>
          <w:tcPr>
            <w:tcW w:w="2830" w:type="dxa"/>
          </w:tcPr>
          <w:p w14:paraId="11EDA9EB" w14:textId="77777777" w:rsidR="001C5751" w:rsidRPr="001C5751" w:rsidRDefault="001C5751" w:rsidP="001C5751">
            <w:pPr>
              <w:spacing w:after="160" w:line="259" w:lineRule="auto"/>
            </w:pPr>
            <w:r w:rsidRPr="001C5751">
              <w:t xml:space="preserve">Must have </w:t>
            </w:r>
          </w:p>
        </w:tc>
      </w:tr>
      <w:tr w:rsidR="001C5751" w:rsidRPr="001C5751" w14:paraId="6050A817" w14:textId="77777777" w:rsidTr="00397CD4">
        <w:trPr>
          <w:trHeight w:val="250"/>
        </w:trPr>
        <w:tc>
          <w:tcPr>
            <w:tcW w:w="1553" w:type="dxa"/>
          </w:tcPr>
          <w:p w14:paraId="3C75F50E" w14:textId="77777777" w:rsidR="001C5751" w:rsidRPr="001C5751" w:rsidRDefault="001C5751" w:rsidP="001C5751">
            <w:pPr>
              <w:spacing w:after="160" w:line="259" w:lineRule="auto"/>
              <w:ind w:left="318"/>
            </w:pPr>
            <w:r w:rsidRPr="001C5751">
              <w:t>1.1.3</w:t>
            </w:r>
          </w:p>
        </w:tc>
        <w:tc>
          <w:tcPr>
            <w:tcW w:w="4954" w:type="dxa"/>
          </w:tcPr>
          <w:p w14:paraId="1446E6D1" w14:textId="77777777" w:rsidR="001C5751" w:rsidRPr="001C5751" w:rsidRDefault="001C5751" w:rsidP="001C5751">
            <w:pPr>
              <w:spacing w:after="160" w:line="259" w:lineRule="auto"/>
            </w:pPr>
            <w:r w:rsidRPr="001C5751">
              <w:t xml:space="preserve">App has Bluetooth functionality </w:t>
            </w:r>
          </w:p>
        </w:tc>
        <w:tc>
          <w:tcPr>
            <w:tcW w:w="2830" w:type="dxa"/>
          </w:tcPr>
          <w:p w14:paraId="7F119366" w14:textId="77777777" w:rsidR="001C5751" w:rsidRPr="001C5751" w:rsidRDefault="001C5751" w:rsidP="001C5751">
            <w:pPr>
              <w:spacing w:after="160" w:line="259" w:lineRule="auto"/>
            </w:pPr>
            <w:r w:rsidRPr="001C5751">
              <w:t xml:space="preserve">Must have </w:t>
            </w:r>
          </w:p>
        </w:tc>
      </w:tr>
      <w:tr w:rsidR="001C5751" w:rsidRPr="001C5751" w14:paraId="467BAFC4" w14:textId="77777777" w:rsidTr="00397CD4">
        <w:trPr>
          <w:trHeight w:val="250"/>
        </w:trPr>
        <w:tc>
          <w:tcPr>
            <w:tcW w:w="1553" w:type="dxa"/>
          </w:tcPr>
          <w:p w14:paraId="114D53E6" w14:textId="77777777" w:rsidR="001C5751" w:rsidRPr="001C5751" w:rsidRDefault="001C5751" w:rsidP="001C5751">
            <w:pPr>
              <w:spacing w:after="160" w:line="259" w:lineRule="auto"/>
              <w:ind w:left="318"/>
            </w:pPr>
            <w:r w:rsidRPr="001C5751">
              <w:t>1.1.4</w:t>
            </w:r>
          </w:p>
        </w:tc>
        <w:tc>
          <w:tcPr>
            <w:tcW w:w="4954" w:type="dxa"/>
          </w:tcPr>
          <w:p w14:paraId="5E98545A" w14:textId="77777777" w:rsidR="001C5751" w:rsidRPr="001C5751" w:rsidRDefault="001C5751" w:rsidP="001C5751">
            <w:pPr>
              <w:spacing w:after="160" w:line="259" w:lineRule="auto"/>
            </w:pPr>
            <w:r w:rsidRPr="001C5751">
              <w:t xml:space="preserve">App retries dropped network attempts </w:t>
            </w:r>
          </w:p>
        </w:tc>
        <w:tc>
          <w:tcPr>
            <w:tcW w:w="2830" w:type="dxa"/>
          </w:tcPr>
          <w:p w14:paraId="14E8EA92" w14:textId="77777777" w:rsidR="001C5751" w:rsidRPr="001C5751" w:rsidRDefault="001C5751" w:rsidP="001C5751">
            <w:pPr>
              <w:spacing w:after="160" w:line="259" w:lineRule="auto"/>
            </w:pPr>
            <w:r w:rsidRPr="001C5751">
              <w:t xml:space="preserve">Should have </w:t>
            </w:r>
          </w:p>
        </w:tc>
      </w:tr>
      <w:tr w:rsidR="001C5751" w:rsidRPr="001C5751" w14:paraId="1104CFE5" w14:textId="77777777" w:rsidTr="00397CD4">
        <w:trPr>
          <w:trHeight w:val="250"/>
        </w:trPr>
        <w:tc>
          <w:tcPr>
            <w:tcW w:w="1553" w:type="dxa"/>
          </w:tcPr>
          <w:p w14:paraId="1212CC0C" w14:textId="77777777" w:rsidR="001C5751" w:rsidRPr="001C5751" w:rsidRDefault="001C5751" w:rsidP="001C5751">
            <w:pPr>
              <w:spacing w:after="160" w:line="259" w:lineRule="auto"/>
              <w:ind w:left="318"/>
            </w:pPr>
            <w:r w:rsidRPr="001C5751">
              <w:t>1.1.5</w:t>
            </w:r>
          </w:p>
        </w:tc>
        <w:tc>
          <w:tcPr>
            <w:tcW w:w="4954" w:type="dxa"/>
          </w:tcPr>
          <w:p w14:paraId="762A93AA" w14:textId="77777777" w:rsidR="001C5751" w:rsidRPr="001C5751" w:rsidRDefault="001C5751" w:rsidP="001C5751">
            <w:pPr>
              <w:spacing w:after="160" w:line="259" w:lineRule="auto"/>
            </w:pPr>
            <w:r w:rsidRPr="001C5751">
              <w:t xml:space="preserve">App retries unsuccessful Bluetooth communication </w:t>
            </w:r>
          </w:p>
        </w:tc>
        <w:tc>
          <w:tcPr>
            <w:tcW w:w="2830" w:type="dxa"/>
          </w:tcPr>
          <w:p w14:paraId="5A6FE082" w14:textId="77777777" w:rsidR="001C5751" w:rsidRPr="001C5751" w:rsidRDefault="001C5751" w:rsidP="001C5751">
            <w:pPr>
              <w:spacing w:after="160" w:line="259" w:lineRule="auto"/>
            </w:pPr>
            <w:r w:rsidRPr="001C5751">
              <w:t xml:space="preserve">Should have </w:t>
            </w:r>
          </w:p>
        </w:tc>
      </w:tr>
      <w:tr w:rsidR="001C5751" w:rsidRPr="001C5751" w14:paraId="71933223" w14:textId="77777777" w:rsidTr="00397CD4">
        <w:trPr>
          <w:trHeight w:val="250"/>
        </w:trPr>
        <w:tc>
          <w:tcPr>
            <w:tcW w:w="1553" w:type="dxa"/>
          </w:tcPr>
          <w:p w14:paraId="00A8308E" w14:textId="77777777" w:rsidR="001C5751" w:rsidRPr="001C5751" w:rsidRDefault="001C5751" w:rsidP="001C5751">
            <w:pPr>
              <w:spacing w:after="160" w:line="259" w:lineRule="auto"/>
              <w:ind w:left="318"/>
            </w:pPr>
            <w:r w:rsidRPr="001C5751">
              <w:t>1.1.6</w:t>
            </w:r>
          </w:p>
        </w:tc>
        <w:tc>
          <w:tcPr>
            <w:tcW w:w="4954" w:type="dxa"/>
          </w:tcPr>
          <w:p w14:paraId="4F5B5914" w14:textId="77777777" w:rsidR="001C5751" w:rsidRPr="001C5751" w:rsidRDefault="001C5751" w:rsidP="001C5751">
            <w:pPr>
              <w:spacing w:after="160" w:line="259" w:lineRule="auto"/>
            </w:pPr>
            <w:r w:rsidRPr="001C5751">
              <w:t xml:space="preserve">App should set notification in database </w:t>
            </w:r>
          </w:p>
        </w:tc>
        <w:tc>
          <w:tcPr>
            <w:tcW w:w="2830" w:type="dxa"/>
          </w:tcPr>
          <w:p w14:paraId="7E753585" w14:textId="77777777" w:rsidR="001C5751" w:rsidRPr="001C5751" w:rsidRDefault="001C5751" w:rsidP="001C5751">
            <w:pPr>
              <w:spacing w:after="160" w:line="259" w:lineRule="auto"/>
            </w:pPr>
            <w:r w:rsidRPr="001C5751">
              <w:t xml:space="preserve">Must have </w:t>
            </w:r>
          </w:p>
        </w:tc>
      </w:tr>
      <w:tr w:rsidR="001C5751" w:rsidRPr="001C5751" w14:paraId="1999197E" w14:textId="77777777" w:rsidTr="00397CD4">
        <w:trPr>
          <w:trHeight w:val="261"/>
        </w:trPr>
        <w:tc>
          <w:tcPr>
            <w:tcW w:w="1553" w:type="dxa"/>
          </w:tcPr>
          <w:p w14:paraId="36F76E9D" w14:textId="77777777" w:rsidR="001C5751" w:rsidRPr="001C5751" w:rsidRDefault="001C5751" w:rsidP="001C5751">
            <w:pPr>
              <w:spacing w:after="160" w:line="259" w:lineRule="auto"/>
              <w:ind w:left="318"/>
            </w:pPr>
            <w:r w:rsidRPr="001C5751">
              <w:t>1.1.7</w:t>
            </w:r>
          </w:p>
        </w:tc>
        <w:tc>
          <w:tcPr>
            <w:tcW w:w="4954" w:type="dxa"/>
          </w:tcPr>
          <w:p w14:paraId="4D5B474A" w14:textId="77777777" w:rsidR="001C5751" w:rsidRPr="001C5751" w:rsidRDefault="001C5751" w:rsidP="001C5751">
            <w:pPr>
              <w:spacing w:after="160" w:line="259" w:lineRule="auto"/>
            </w:pPr>
            <w:r w:rsidRPr="001C5751">
              <w:t xml:space="preserve">App should receive notification from database </w:t>
            </w:r>
          </w:p>
        </w:tc>
        <w:tc>
          <w:tcPr>
            <w:tcW w:w="2830" w:type="dxa"/>
          </w:tcPr>
          <w:p w14:paraId="41CABBF2" w14:textId="77777777" w:rsidR="001C5751" w:rsidRPr="001C5751" w:rsidRDefault="001C5751" w:rsidP="001C5751">
            <w:pPr>
              <w:spacing w:after="160" w:line="259" w:lineRule="auto"/>
            </w:pPr>
            <w:r w:rsidRPr="001C5751">
              <w:t xml:space="preserve">Must have </w:t>
            </w:r>
          </w:p>
        </w:tc>
      </w:tr>
      <w:tr w:rsidR="001C5751" w:rsidRPr="001C5751" w14:paraId="11D86426" w14:textId="77777777" w:rsidTr="00397CD4">
        <w:trPr>
          <w:trHeight w:val="250"/>
        </w:trPr>
        <w:tc>
          <w:tcPr>
            <w:tcW w:w="1553" w:type="dxa"/>
          </w:tcPr>
          <w:p w14:paraId="2173C3CD" w14:textId="77777777" w:rsidR="001C5751" w:rsidRPr="001C5751" w:rsidRDefault="001C5751" w:rsidP="001C5751">
            <w:pPr>
              <w:spacing w:after="160" w:line="259" w:lineRule="auto"/>
              <w:ind w:left="318"/>
            </w:pPr>
            <w:r w:rsidRPr="001C5751">
              <w:t xml:space="preserve">1.1.8 </w:t>
            </w:r>
          </w:p>
        </w:tc>
        <w:tc>
          <w:tcPr>
            <w:tcW w:w="4954" w:type="dxa"/>
          </w:tcPr>
          <w:p w14:paraId="712B5ED2" w14:textId="77777777" w:rsidR="001C5751" w:rsidRPr="001C5751" w:rsidRDefault="001C5751" w:rsidP="001C5751">
            <w:pPr>
              <w:spacing w:after="160" w:line="259" w:lineRule="auto"/>
            </w:pPr>
            <w:r w:rsidRPr="001C5751">
              <w:t xml:space="preserve">App should create new user </w:t>
            </w:r>
          </w:p>
        </w:tc>
        <w:tc>
          <w:tcPr>
            <w:tcW w:w="2830" w:type="dxa"/>
          </w:tcPr>
          <w:p w14:paraId="27E185D7" w14:textId="77777777" w:rsidR="001C5751" w:rsidRPr="001C5751" w:rsidRDefault="001C5751" w:rsidP="001C5751">
            <w:pPr>
              <w:spacing w:after="160" w:line="259" w:lineRule="auto"/>
            </w:pPr>
            <w:r w:rsidRPr="001C5751">
              <w:t xml:space="preserve">Should have </w:t>
            </w:r>
          </w:p>
        </w:tc>
      </w:tr>
      <w:tr w:rsidR="001C5751" w:rsidRPr="001C5751" w14:paraId="3319EA2C" w14:textId="77777777" w:rsidTr="00397CD4">
        <w:trPr>
          <w:trHeight w:val="250"/>
        </w:trPr>
        <w:tc>
          <w:tcPr>
            <w:tcW w:w="1553" w:type="dxa"/>
          </w:tcPr>
          <w:p w14:paraId="3586AD85" w14:textId="77777777" w:rsidR="001C5751" w:rsidRPr="001C5751" w:rsidRDefault="001C5751" w:rsidP="001C5751">
            <w:pPr>
              <w:spacing w:after="160" w:line="259" w:lineRule="auto"/>
              <w:ind w:left="318"/>
            </w:pPr>
            <w:r w:rsidRPr="001C5751">
              <w:t>1.1.9</w:t>
            </w:r>
          </w:p>
        </w:tc>
        <w:tc>
          <w:tcPr>
            <w:tcW w:w="4954" w:type="dxa"/>
          </w:tcPr>
          <w:p w14:paraId="0ABB8523" w14:textId="77777777" w:rsidR="001C5751" w:rsidRPr="001C5751" w:rsidRDefault="001C5751" w:rsidP="001C5751">
            <w:pPr>
              <w:spacing w:after="160" w:line="259" w:lineRule="auto"/>
            </w:pPr>
            <w:r w:rsidRPr="001C5751">
              <w:t xml:space="preserve">App should have function to silence device </w:t>
            </w:r>
          </w:p>
        </w:tc>
        <w:tc>
          <w:tcPr>
            <w:tcW w:w="2830" w:type="dxa"/>
          </w:tcPr>
          <w:p w14:paraId="56EF3D92" w14:textId="77777777" w:rsidR="001C5751" w:rsidRPr="001C5751" w:rsidRDefault="001C5751" w:rsidP="00C66744">
            <w:pPr>
              <w:keepNext/>
              <w:spacing w:after="160" w:line="259" w:lineRule="auto"/>
            </w:pPr>
            <w:r w:rsidRPr="001C5751">
              <w:t xml:space="preserve">Should have </w:t>
            </w:r>
          </w:p>
        </w:tc>
      </w:tr>
    </w:tbl>
    <w:p w14:paraId="0EEDB269" w14:textId="14000A5D" w:rsidR="00C66744" w:rsidRDefault="00C66744">
      <w:pPr>
        <w:pStyle w:val="Caption"/>
      </w:pPr>
      <w:bookmarkStart w:id="27" w:name="_Toc23943065"/>
      <w:bookmarkStart w:id="28" w:name="_Toc35109002"/>
      <w:r>
        <w:t xml:space="preserve">Table </w:t>
      </w:r>
      <w:fldSimple w:instr=" SEQ Table \* ARABIC ">
        <w:r w:rsidR="00D878A4">
          <w:rPr>
            <w:noProof/>
          </w:rPr>
          <w:t>3</w:t>
        </w:r>
      </w:fldSimple>
    </w:p>
    <w:p w14:paraId="2B5F545A" w14:textId="77777777" w:rsidR="001C5751" w:rsidRPr="001C5751" w:rsidRDefault="001C5751" w:rsidP="001C5751">
      <w:pPr>
        <w:pStyle w:val="Heading3"/>
      </w:pPr>
      <w:r w:rsidRPr="001C5751">
        <w:t>Non-Functional</w:t>
      </w:r>
      <w:bookmarkEnd w:id="27"/>
      <w:bookmarkEnd w:id="28"/>
    </w:p>
    <w:tbl>
      <w:tblPr>
        <w:tblStyle w:val="TableGrid"/>
        <w:tblW w:w="0" w:type="auto"/>
        <w:tblLook w:val="04A0" w:firstRow="1" w:lastRow="0" w:firstColumn="1" w:lastColumn="0" w:noHBand="0" w:noVBand="1"/>
      </w:tblPr>
      <w:tblGrid>
        <w:gridCol w:w="1555"/>
        <w:gridCol w:w="4961"/>
        <w:gridCol w:w="2834"/>
      </w:tblGrid>
      <w:tr w:rsidR="001C5751" w:rsidRPr="001C5751" w14:paraId="45353D45" w14:textId="77777777" w:rsidTr="00397CD4">
        <w:tc>
          <w:tcPr>
            <w:tcW w:w="1555" w:type="dxa"/>
          </w:tcPr>
          <w:p w14:paraId="0333C808" w14:textId="77777777" w:rsidR="001C5751" w:rsidRPr="001C5751" w:rsidRDefault="001C5751" w:rsidP="001C5751">
            <w:pPr>
              <w:spacing w:after="160" w:line="259" w:lineRule="auto"/>
            </w:pPr>
            <w:r w:rsidRPr="001C5751">
              <w:t>Requirement #</w:t>
            </w:r>
          </w:p>
        </w:tc>
        <w:tc>
          <w:tcPr>
            <w:tcW w:w="4961" w:type="dxa"/>
          </w:tcPr>
          <w:p w14:paraId="748D8B62" w14:textId="77777777" w:rsidR="001C5751" w:rsidRPr="001C5751" w:rsidRDefault="001C5751" w:rsidP="001C5751">
            <w:pPr>
              <w:spacing w:after="160" w:line="259" w:lineRule="auto"/>
            </w:pPr>
            <w:r w:rsidRPr="001C5751">
              <w:t xml:space="preserve">Requirement description </w:t>
            </w:r>
          </w:p>
        </w:tc>
        <w:tc>
          <w:tcPr>
            <w:tcW w:w="2834" w:type="dxa"/>
          </w:tcPr>
          <w:p w14:paraId="75291C72" w14:textId="77777777" w:rsidR="001C5751" w:rsidRPr="001C5751" w:rsidRDefault="001C5751" w:rsidP="001C5751">
            <w:pPr>
              <w:spacing w:after="160" w:line="259" w:lineRule="auto"/>
            </w:pPr>
            <w:r w:rsidRPr="001C5751">
              <w:t>Category</w:t>
            </w:r>
          </w:p>
        </w:tc>
      </w:tr>
      <w:tr w:rsidR="001C5751" w:rsidRPr="001C5751" w14:paraId="63D0F77D" w14:textId="77777777" w:rsidTr="00397CD4">
        <w:tc>
          <w:tcPr>
            <w:tcW w:w="1555" w:type="dxa"/>
          </w:tcPr>
          <w:p w14:paraId="267C63A6" w14:textId="77777777" w:rsidR="001C5751" w:rsidRPr="001C5751" w:rsidRDefault="001C5751" w:rsidP="001C5751">
            <w:pPr>
              <w:spacing w:after="160" w:line="259" w:lineRule="auto"/>
              <w:ind w:left="306"/>
              <w:contextualSpacing/>
            </w:pPr>
            <w:r w:rsidRPr="001C5751">
              <w:t>2.1.1</w:t>
            </w:r>
          </w:p>
        </w:tc>
        <w:tc>
          <w:tcPr>
            <w:tcW w:w="4961" w:type="dxa"/>
          </w:tcPr>
          <w:p w14:paraId="0D079A25" w14:textId="77777777" w:rsidR="001C5751" w:rsidRPr="001C5751" w:rsidRDefault="001C5751" w:rsidP="001C5751">
            <w:pPr>
              <w:spacing w:after="160" w:line="259" w:lineRule="auto"/>
            </w:pPr>
            <w:r w:rsidRPr="001C5751">
              <w:t xml:space="preserve">App should communicate over wide area network </w:t>
            </w:r>
          </w:p>
        </w:tc>
        <w:tc>
          <w:tcPr>
            <w:tcW w:w="2834" w:type="dxa"/>
          </w:tcPr>
          <w:p w14:paraId="77B131D0" w14:textId="77777777" w:rsidR="001C5751" w:rsidRPr="001C5751" w:rsidRDefault="001C5751" w:rsidP="001C5751">
            <w:pPr>
              <w:spacing w:after="160" w:line="259" w:lineRule="auto"/>
            </w:pPr>
            <w:r w:rsidRPr="001C5751">
              <w:t xml:space="preserve">Must have </w:t>
            </w:r>
          </w:p>
        </w:tc>
      </w:tr>
      <w:tr w:rsidR="001C5751" w:rsidRPr="001C5751" w14:paraId="227095D9" w14:textId="77777777" w:rsidTr="00397CD4">
        <w:tc>
          <w:tcPr>
            <w:tcW w:w="1555" w:type="dxa"/>
          </w:tcPr>
          <w:p w14:paraId="62B36B39" w14:textId="77777777" w:rsidR="001C5751" w:rsidRPr="001C5751" w:rsidRDefault="001C5751" w:rsidP="001C5751">
            <w:pPr>
              <w:spacing w:after="160" w:line="259" w:lineRule="auto"/>
              <w:ind w:left="306"/>
              <w:contextualSpacing/>
            </w:pPr>
            <w:r w:rsidRPr="001C5751">
              <w:t>2.1.2</w:t>
            </w:r>
          </w:p>
        </w:tc>
        <w:tc>
          <w:tcPr>
            <w:tcW w:w="4961" w:type="dxa"/>
          </w:tcPr>
          <w:p w14:paraId="18254A5E" w14:textId="77777777" w:rsidR="001C5751" w:rsidRPr="001C5751" w:rsidRDefault="001C5751" w:rsidP="001C5751">
            <w:pPr>
              <w:spacing w:after="160" w:line="259" w:lineRule="auto"/>
            </w:pPr>
            <w:r w:rsidRPr="001C5751">
              <w:t xml:space="preserve">App should communicate over a personal area network </w:t>
            </w:r>
          </w:p>
        </w:tc>
        <w:tc>
          <w:tcPr>
            <w:tcW w:w="2834" w:type="dxa"/>
          </w:tcPr>
          <w:p w14:paraId="69A2B7C3" w14:textId="77777777" w:rsidR="001C5751" w:rsidRPr="001C5751" w:rsidRDefault="001C5751" w:rsidP="001C5751">
            <w:pPr>
              <w:spacing w:after="160" w:line="259" w:lineRule="auto"/>
            </w:pPr>
            <w:r w:rsidRPr="001C5751">
              <w:t xml:space="preserve">Must have </w:t>
            </w:r>
          </w:p>
        </w:tc>
      </w:tr>
      <w:tr w:rsidR="001C5751" w:rsidRPr="001C5751" w14:paraId="3674AEF9" w14:textId="77777777" w:rsidTr="00397CD4">
        <w:tc>
          <w:tcPr>
            <w:tcW w:w="1555" w:type="dxa"/>
          </w:tcPr>
          <w:p w14:paraId="54316FC9" w14:textId="77777777" w:rsidR="001C5751" w:rsidRPr="001C5751" w:rsidRDefault="001C5751" w:rsidP="001C5751">
            <w:pPr>
              <w:spacing w:after="160" w:line="259" w:lineRule="auto"/>
              <w:ind w:left="306"/>
              <w:contextualSpacing/>
            </w:pPr>
            <w:r w:rsidRPr="001C5751">
              <w:t>2.1.3</w:t>
            </w:r>
          </w:p>
        </w:tc>
        <w:tc>
          <w:tcPr>
            <w:tcW w:w="4961" w:type="dxa"/>
          </w:tcPr>
          <w:p w14:paraId="079A5694" w14:textId="77777777" w:rsidR="001C5751" w:rsidRPr="001C5751" w:rsidRDefault="001C5751" w:rsidP="001C5751">
            <w:pPr>
              <w:spacing w:after="160" w:line="259" w:lineRule="auto"/>
            </w:pPr>
            <w:r w:rsidRPr="001C5751">
              <w:t>App should perform notification in a timely manner (&gt;10s)</w:t>
            </w:r>
          </w:p>
        </w:tc>
        <w:tc>
          <w:tcPr>
            <w:tcW w:w="2834" w:type="dxa"/>
          </w:tcPr>
          <w:p w14:paraId="46F8161A" w14:textId="77777777" w:rsidR="001C5751" w:rsidRPr="001C5751" w:rsidRDefault="001C5751" w:rsidP="001C5751">
            <w:pPr>
              <w:spacing w:after="160" w:line="259" w:lineRule="auto"/>
            </w:pPr>
            <w:r w:rsidRPr="001C5751">
              <w:t xml:space="preserve">Should have </w:t>
            </w:r>
          </w:p>
        </w:tc>
      </w:tr>
      <w:tr w:rsidR="001C5751" w:rsidRPr="001C5751" w14:paraId="416A86D1" w14:textId="77777777" w:rsidTr="00397CD4">
        <w:tc>
          <w:tcPr>
            <w:tcW w:w="1555" w:type="dxa"/>
          </w:tcPr>
          <w:p w14:paraId="356963E5" w14:textId="77777777" w:rsidR="001C5751" w:rsidRPr="001C5751" w:rsidRDefault="001C5751" w:rsidP="001C5751">
            <w:pPr>
              <w:spacing w:after="160" w:line="259" w:lineRule="auto"/>
              <w:ind w:left="306"/>
              <w:contextualSpacing/>
            </w:pPr>
            <w:r w:rsidRPr="001C5751">
              <w:lastRenderedPageBreak/>
              <w:t>2.1.4</w:t>
            </w:r>
          </w:p>
        </w:tc>
        <w:tc>
          <w:tcPr>
            <w:tcW w:w="4961" w:type="dxa"/>
          </w:tcPr>
          <w:p w14:paraId="272A0F13" w14:textId="77777777" w:rsidR="001C5751" w:rsidRPr="001C5751" w:rsidRDefault="001C5751" w:rsidP="001C5751">
            <w:pPr>
              <w:spacing w:after="160" w:line="259" w:lineRule="auto"/>
            </w:pPr>
            <w:r w:rsidRPr="001C5751">
              <w:t xml:space="preserve">App development should be low cost </w:t>
            </w:r>
          </w:p>
        </w:tc>
        <w:tc>
          <w:tcPr>
            <w:tcW w:w="2834" w:type="dxa"/>
          </w:tcPr>
          <w:p w14:paraId="13911F4D" w14:textId="77777777" w:rsidR="001C5751" w:rsidRPr="001C5751" w:rsidRDefault="001C5751" w:rsidP="001C5751">
            <w:pPr>
              <w:spacing w:after="160" w:line="259" w:lineRule="auto"/>
            </w:pPr>
            <w:r w:rsidRPr="001C5751">
              <w:t xml:space="preserve">Should have </w:t>
            </w:r>
          </w:p>
        </w:tc>
      </w:tr>
      <w:tr w:rsidR="001C5751" w:rsidRPr="001C5751" w14:paraId="253CF3F3" w14:textId="77777777" w:rsidTr="00397CD4">
        <w:tc>
          <w:tcPr>
            <w:tcW w:w="1555" w:type="dxa"/>
          </w:tcPr>
          <w:p w14:paraId="2EC2E275" w14:textId="77777777" w:rsidR="001C5751" w:rsidRPr="001C5751" w:rsidRDefault="001C5751" w:rsidP="001C5751">
            <w:pPr>
              <w:spacing w:after="160" w:line="259" w:lineRule="auto"/>
              <w:ind w:left="306"/>
              <w:contextualSpacing/>
            </w:pPr>
            <w:r w:rsidRPr="001C5751">
              <w:t>2.1.5</w:t>
            </w:r>
          </w:p>
        </w:tc>
        <w:tc>
          <w:tcPr>
            <w:tcW w:w="4961" w:type="dxa"/>
          </w:tcPr>
          <w:p w14:paraId="057676E1" w14:textId="77777777" w:rsidR="001C5751" w:rsidRPr="001C5751" w:rsidRDefault="001C5751" w:rsidP="001C5751">
            <w:pPr>
              <w:spacing w:after="160" w:line="259" w:lineRule="auto"/>
            </w:pPr>
            <w:r w:rsidRPr="001C5751">
              <w:t xml:space="preserve">App should perform its own housekeeping </w:t>
            </w:r>
          </w:p>
        </w:tc>
        <w:tc>
          <w:tcPr>
            <w:tcW w:w="2834" w:type="dxa"/>
          </w:tcPr>
          <w:p w14:paraId="2CBB3715" w14:textId="77777777" w:rsidR="001C5751" w:rsidRPr="001C5751" w:rsidRDefault="001C5751" w:rsidP="00C66744">
            <w:pPr>
              <w:keepNext/>
              <w:spacing w:after="160" w:line="259" w:lineRule="auto"/>
            </w:pPr>
            <w:r w:rsidRPr="001C5751">
              <w:t xml:space="preserve">Should have </w:t>
            </w:r>
          </w:p>
        </w:tc>
      </w:tr>
    </w:tbl>
    <w:bookmarkEnd w:id="26"/>
    <w:p w14:paraId="2E678A85" w14:textId="6E0A1C28" w:rsidR="001C5751" w:rsidRPr="001C5751" w:rsidRDefault="00C66744" w:rsidP="00C66744">
      <w:pPr>
        <w:pStyle w:val="Caption"/>
      </w:pPr>
      <w:r>
        <w:t xml:space="preserve">Table </w:t>
      </w:r>
      <w:fldSimple w:instr=" SEQ Table \* ARABIC ">
        <w:r w:rsidR="00D878A4">
          <w:rPr>
            <w:noProof/>
          </w:rPr>
          <w:t>4</w:t>
        </w:r>
      </w:fldSimple>
    </w:p>
    <w:p w14:paraId="5539D09B" w14:textId="77777777" w:rsidR="001C5751" w:rsidRPr="001C5751" w:rsidRDefault="001C5751" w:rsidP="001C5751">
      <w:pPr>
        <w:pStyle w:val="Heading2"/>
      </w:pPr>
      <w:bookmarkStart w:id="29" w:name="_Toc35109003"/>
      <w:r w:rsidRPr="001C5751">
        <w:t>Haptic Powerband</w:t>
      </w:r>
      <w:bookmarkEnd w:id="29"/>
      <w:r w:rsidRPr="001C5751">
        <w:t xml:space="preserve"> </w:t>
      </w:r>
    </w:p>
    <w:p w14:paraId="26049E4E" w14:textId="77777777" w:rsidR="001C5751" w:rsidRPr="001C5751" w:rsidRDefault="001C5751" w:rsidP="001C5751">
      <w:r w:rsidRPr="001C5751">
        <w:t xml:space="preserve">Requirements for the powerband hardware are as follows - </w:t>
      </w:r>
    </w:p>
    <w:p w14:paraId="1A39E191" w14:textId="77777777" w:rsidR="001C5751" w:rsidRPr="001C5751" w:rsidRDefault="001C5751" w:rsidP="001C5751">
      <w:pPr>
        <w:pStyle w:val="Heading3"/>
      </w:pPr>
      <w:bookmarkStart w:id="30" w:name="_Toc35109004"/>
      <w:r w:rsidRPr="001C5751">
        <w:t>Functional</w:t>
      </w:r>
      <w:bookmarkEnd w:id="30"/>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20DF717C" w14:textId="77777777" w:rsidTr="00397CD4">
        <w:tc>
          <w:tcPr>
            <w:tcW w:w="1555" w:type="dxa"/>
          </w:tcPr>
          <w:p w14:paraId="398F393D" w14:textId="77777777" w:rsidR="001C5751" w:rsidRPr="001C5751" w:rsidRDefault="001C5751" w:rsidP="001C5751">
            <w:pPr>
              <w:spacing w:after="160" w:line="259" w:lineRule="auto"/>
            </w:pPr>
            <w:r w:rsidRPr="001C5751">
              <w:t>Requirement #</w:t>
            </w:r>
          </w:p>
        </w:tc>
        <w:tc>
          <w:tcPr>
            <w:tcW w:w="4961" w:type="dxa"/>
          </w:tcPr>
          <w:p w14:paraId="4693B087" w14:textId="77777777" w:rsidR="001C5751" w:rsidRPr="001C5751" w:rsidRDefault="001C5751" w:rsidP="001C5751">
            <w:pPr>
              <w:spacing w:after="160" w:line="259" w:lineRule="auto"/>
            </w:pPr>
            <w:r w:rsidRPr="001C5751">
              <w:t xml:space="preserve">Requirement description </w:t>
            </w:r>
          </w:p>
        </w:tc>
        <w:tc>
          <w:tcPr>
            <w:tcW w:w="2834" w:type="dxa"/>
          </w:tcPr>
          <w:p w14:paraId="2AE7FCF1" w14:textId="77777777" w:rsidR="001C5751" w:rsidRPr="001C5751" w:rsidRDefault="001C5751" w:rsidP="001C5751">
            <w:pPr>
              <w:spacing w:after="160" w:line="259" w:lineRule="auto"/>
            </w:pPr>
            <w:r w:rsidRPr="001C5751">
              <w:t>Category</w:t>
            </w:r>
          </w:p>
        </w:tc>
      </w:tr>
      <w:tr w:rsidR="001C5751" w:rsidRPr="001C5751" w14:paraId="3302BE26" w14:textId="77777777" w:rsidTr="00397CD4">
        <w:tc>
          <w:tcPr>
            <w:tcW w:w="1555" w:type="dxa"/>
          </w:tcPr>
          <w:p w14:paraId="371163E9" w14:textId="77777777" w:rsidR="001C5751" w:rsidRPr="001C5751" w:rsidRDefault="001C5751" w:rsidP="001C5751">
            <w:pPr>
              <w:spacing w:after="160" w:line="259" w:lineRule="auto"/>
              <w:ind w:left="318"/>
            </w:pPr>
            <w:r w:rsidRPr="001C5751">
              <w:t>1.2.1</w:t>
            </w:r>
          </w:p>
        </w:tc>
        <w:tc>
          <w:tcPr>
            <w:tcW w:w="4961" w:type="dxa"/>
          </w:tcPr>
          <w:p w14:paraId="3132AE86" w14:textId="77777777" w:rsidR="001C5751" w:rsidRPr="001C5751" w:rsidRDefault="001C5751" w:rsidP="001C5751">
            <w:pPr>
              <w:spacing w:after="160" w:line="259" w:lineRule="auto"/>
            </w:pPr>
            <w:r w:rsidRPr="001C5751">
              <w:t>Device should power to a ready state automatically</w:t>
            </w:r>
          </w:p>
        </w:tc>
        <w:tc>
          <w:tcPr>
            <w:tcW w:w="2834" w:type="dxa"/>
          </w:tcPr>
          <w:p w14:paraId="005E0C19" w14:textId="77777777" w:rsidR="001C5751" w:rsidRPr="001C5751" w:rsidRDefault="001C5751" w:rsidP="001C5751">
            <w:pPr>
              <w:spacing w:after="160" w:line="259" w:lineRule="auto"/>
            </w:pPr>
            <w:r w:rsidRPr="001C5751">
              <w:t xml:space="preserve">Must have </w:t>
            </w:r>
          </w:p>
        </w:tc>
      </w:tr>
      <w:tr w:rsidR="001C5751" w:rsidRPr="001C5751" w14:paraId="64991DCF" w14:textId="77777777" w:rsidTr="00397CD4">
        <w:tc>
          <w:tcPr>
            <w:tcW w:w="1555" w:type="dxa"/>
          </w:tcPr>
          <w:p w14:paraId="0B4591F3" w14:textId="77777777" w:rsidR="001C5751" w:rsidRPr="001C5751" w:rsidRDefault="001C5751" w:rsidP="001C5751">
            <w:pPr>
              <w:spacing w:after="160" w:line="259" w:lineRule="auto"/>
              <w:ind w:left="318"/>
            </w:pPr>
            <w:r w:rsidRPr="001C5751">
              <w:t>1.2.2</w:t>
            </w:r>
          </w:p>
        </w:tc>
        <w:tc>
          <w:tcPr>
            <w:tcW w:w="4961" w:type="dxa"/>
          </w:tcPr>
          <w:p w14:paraId="06FCC67C" w14:textId="77777777" w:rsidR="001C5751" w:rsidRPr="001C5751" w:rsidRDefault="001C5751" w:rsidP="001C5751">
            <w:pPr>
              <w:spacing w:after="160" w:line="259" w:lineRule="auto"/>
            </w:pPr>
            <w:r w:rsidRPr="001C5751">
              <w:t xml:space="preserve">Device should get to a pairable state from first boot automatically </w:t>
            </w:r>
          </w:p>
        </w:tc>
        <w:tc>
          <w:tcPr>
            <w:tcW w:w="2834" w:type="dxa"/>
          </w:tcPr>
          <w:p w14:paraId="2A574729" w14:textId="77777777" w:rsidR="001C5751" w:rsidRPr="001C5751" w:rsidRDefault="001C5751" w:rsidP="001C5751">
            <w:pPr>
              <w:spacing w:after="160" w:line="259" w:lineRule="auto"/>
            </w:pPr>
            <w:r w:rsidRPr="001C5751">
              <w:t xml:space="preserve">Must have </w:t>
            </w:r>
          </w:p>
          <w:p w14:paraId="7151A7A3" w14:textId="77777777" w:rsidR="001C5751" w:rsidRPr="001C5751" w:rsidRDefault="001C5751" w:rsidP="001C5751">
            <w:pPr>
              <w:spacing w:after="160" w:line="259" w:lineRule="auto"/>
            </w:pPr>
          </w:p>
        </w:tc>
      </w:tr>
      <w:tr w:rsidR="001C5751" w:rsidRPr="001C5751" w14:paraId="058D2DD4" w14:textId="77777777" w:rsidTr="00397CD4">
        <w:tc>
          <w:tcPr>
            <w:tcW w:w="1555" w:type="dxa"/>
          </w:tcPr>
          <w:p w14:paraId="6119894E" w14:textId="77777777" w:rsidR="001C5751" w:rsidRPr="001C5751" w:rsidRDefault="001C5751" w:rsidP="001C5751">
            <w:pPr>
              <w:spacing w:after="160" w:line="259" w:lineRule="auto"/>
              <w:ind w:left="318"/>
            </w:pPr>
            <w:r w:rsidRPr="001C5751">
              <w:t>1.2.3</w:t>
            </w:r>
          </w:p>
        </w:tc>
        <w:tc>
          <w:tcPr>
            <w:tcW w:w="4961" w:type="dxa"/>
          </w:tcPr>
          <w:p w14:paraId="2BB55FE3" w14:textId="77777777" w:rsidR="001C5751" w:rsidRPr="001C5751" w:rsidRDefault="001C5751" w:rsidP="001C5751">
            <w:pPr>
              <w:spacing w:after="160" w:line="259" w:lineRule="auto"/>
            </w:pPr>
            <w:r w:rsidRPr="001C5751">
              <w:t xml:space="preserve">Device should retry connections if dropped </w:t>
            </w:r>
          </w:p>
        </w:tc>
        <w:tc>
          <w:tcPr>
            <w:tcW w:w="2834" w:type="dxa"/>
          </w:tcPr>
          <w:p w14:paraId="682C462D" w14:textId="77777777" w:rsidR="001C5751" w:rsidRPr="001C5751" w:rsidRDefault="001C5751" w:rsidP="001C5751">
            <w:pPr>
              <w:spacing w:after="160" w:line="259" w:lineRule="auto"/>
            </w:pPr>
            <w:r w:rsidRPr="001C5751">
              <w:t xml:space="preserve">Should have </w:t>
            </w:r>
          </w:p>
        </w:tc>
      </w:tr>
      <w:tr w:rsidR="001C5751" w:rsidRPr="001C5751" w14:paraId="7650B615" w14:textId="77777777" w:rsidTr="00397CD4">
        <w:tc>
          <w:tcPr>
            <w:tcW w:w="1555" w:type="dxa"/>
          </w:tcPr>
          <w:p w14:paraId="1423CCB3" w14:textId="77777777" w:rsidR="001C5751" w:rsidRPr="001C5751" w:rsidRDefault="001C5751" w:rsidP="001C5751">
            <w:pPr>
              <w:spacing w:after="160" w:line="259" w:lineRule="auto"/>
              <w:ind w:left="318"/>
            </w:pPr>
            <w:r w:rsidRPr="001C5751">
              <w:t>1.2.4</w:t>
            </w:r>
          </w:p>
        </w:tc>
        <w:tc>
          <w:tcPr>
            <w:tcW w:w="4961" w:type="dxa"/>
          </w:tcPr>
          <w:p w14:paraId="3C70A8B9" w14:textId="77777777" w:rsidR="001C5751" w:rsidRPr="001C5751" w:rsidRDefault="001C5751" w:rsidP="001C5751">
            <w:pPr>
              <w:spacing w:after="160" w:line="259" w:lineRule="auto"/>
            </w:pPr>
            <w:r w:rsidRPr="001C5751">
              <w:t xml:space="preserve">Device should pair to android app </w:t>
            </w:r>
          </w:p>
        </w:tc>
        <w:tc>
          <w:tcPr>
            <w:tcW w:w="2834" w:type="dxa"/>
          </w:tcPr>
          <w:p w14:paraId="490595CD" w14:textId="77777777" w:rsidR="001C5751" w:rsidRPr="001C5751" w:rsidRDefault="001C5751" w:rsidP="001C5751">
            <w:pPr>
              <w:spacing w:after="160" w:line="259" w:lineRule="auto"/>
            </w:pPr>
            <w:r w:rsidRPr="001C5751">
              <w:t xml:space="preserve">Must have </w:t>
            </w:r>
          </w:p>
        </w:tc>
      </w:tr>
      <w:tr w:rsidR="001C5751" w:rsidRPr="001C5751" w14:paraId="25E16D8E" w14:textId="77777777" w:rsidTr="00397CD4">
        <w:tc>
          <w:tcPr>
            <w:tcW w:w="1555" w:type="dxa"/>
          </w:tcPr>
          <w:p w14:paraId="116630F4" w14:textId="77777777" w:rsidR="001C5751" w:rsidRPr="001C5751" w:rsidRDefault="001C5751" w:rsidP="001C5751">
            <w:pPr>
              <w:spacing w:after="160" w:line="259" w:lineRule="auto"/>
              <w:ind w:left="318"/>
            </w:pPr>
            <w:r w:rsidRPr="001C5751">
              <w:t>1.2.5</w:t>
            </w:r>
          </w:p>
        </w:tc>
        <w:tc>
          <w:tcPr>
            <w:tcW w:w="4961" w:type="dxa"/>
          </w:tcPr>
          <w:p w14:paraId="1870B4B8" w14:textId="77777777" w:rsidR="001C5751" w:rsidRPr="001C5751" w:rsidRDefault="001C5751" w:rsidP="001C5751">
            <w:pPr>
              <w:spacing w:after="160" w:line="259" w:lineRule="auto"/>
            </w:pPr>
            <w:r w:rsidRPr="001C5751">
              <w:t xml:space="preserve">Device should receive notification from app </w:t>
            </w:r>
          </w:p>
        </w:tc>
        <w:tc>
          <w:tcPr>
            <w:tcW w:w="2834" w:type="dxa"/>
          </w:tcPr>
          <w:p w14:paraId="36D1B389" w14:textId="77777777" w:rsidR="001C5751" w:rsidRPr="001C5751" w:rsidRDefault="001C5751" w:rsidP="001C5751">
            <w:pPr>
              <w:spacing w:after="160" w:line="259" w:lineRule="auto"/>
            </w:pPr>
            <w:r w:rsidRPr="001C5751">
              <w:t xml:space="preserve">Must have </w:t>
            </w:r>
          </w:p>
        </w:tc>
      </w:tr>
      <w:tr w:rsidR="001C5751" w:rsidRPr="001C5751" w14:paraId="75690068" w14:textId="77777777" w:rsidTr="00397CD4">
        <w:tc>
          <w:tcPr>
            <w:tcW w:w="1555" w:type="dxa"/>
          </w:tcPr>
          <w:p w14:paraId="5434B1CF" w14:textId="77777777" w:rsidR="001C5751" w:rsidRPr="001C5751" w:rsidRDefault="001C5751" w:rsidP="001C5751">
            <w:pPr>
              <w:spacing w:after="160" w:line="259" w:lineRule="auto"/>
              <w:ind w:left="318"/>
            </w:pPr>
            <w:r w:rsidRPr="001C5751">
              <w:t>1.2.6</w:t>
            </w:r>
          </w:p>
        </w:tc>
        <w:tc>
          <w:tcPr>
            <w:tcW w:w="4961" w:type="dxa"/>
          </w:tcPr>
          <w:p w14:paraId="04962825" w14:textId="77777777" w:rsidR="001C5751" w:rsidRPr="001C5751" w:rsidRDefault="001C5751" w:rsidP="001C5751">
            <w:pPr>
              <w:spacing w:after="160" w:line="259" w:lineRule="auto"/>
            </w:pPr>
            <w:r w:rsidRPr="001C5751">
              <w:t xml:space="preserve">Device should vibrate upon notification receipt </w:t>
            </w:r>
          </w:p>
        </w:tc>
        <w:tc>
          <w:tcPr>
            <w:tcW w:w="2834" w:type="dxa"/>
          </w:tcPr>
          <w:p w14:paraId="0F8ED408" w14:textId="77777777" w:rsidR="001C5751" w:rsidRPr="001C5751" w:rsidRDefault="001C5751" w:rsidP="001C5751">
            <w:pPr>
              <w:spacing w:after="160" w:line="259" w:lineRule="auto"/>
            </w:pPr>
            <w:r w:rsidRPr="001C5751">
              <w:t xml:space="preserve">Must have </w:t>
            </w:r>
          </w:p>
        </w:tc>
      </w:tr>
      <w:tr w:rsidR="001C5751" w:rsidRPr="001C5751" w14:paraId="7B406D30" w14:textId="77777777" w:rsidTr="00397CD4">
        <w:tc>
          <w:tcPr>
            <w:tcW w:w="1555" w:type="dxa"/>
          </w:tcPr>
          <w:p w14:paraId="58419D40" w14:textId="77777777" w:rsidR="001C5751" w:rsidRPr="001C5751" w:rsidRDefault="001C5751" w:rsidP="001C5751">
            <w:pPr>
              <w:spacing w:after="160" w:line="259" w:lineRule="auto"/>
              <w:ind w:left="318"/>
            </w:pPr>
            <w:r w:rsidRPr="001C5751">
              <w:t>1.2.7</w:t>
            </w:r>
          </w:p>
        </w:tc>
        <w:tc>
          <w:tcPr>
            <w:tcW w:w="4961" w:type="dxa"/>
          </w:tcPr>
          <w:p w14:paraId="683A89AC" w14:textId="77777777" w:rsidR="001C5751" w:rsidRPr="001C5751" w:rsidRDefault="001C5751" w:rsidP="001C5751">
            <w:pPr>
              <w:spacing w:after="160" w:line="259" w:lineRule="auto"/>
            </w:pPr>
            <w:r w:rsidRPr="001C5751">
              <w:t xml:space="preserve">Device should send confirmation of vibration </w:t>
            </w:r>
          </w:p>
        </w:tc>
        <w:tc>
          <w:tcPr>
            <w:tcW w:w="2834" w:type="dxa"/>
          </w:tcPr>
          <w:p w14:paraId="28C07B21" w14:textId="77777777" w:rsidR="001C5751" w:rsidRPr="001C5751" w:rsidRDefault="001C5751" w:rsidP="001C5751">
            <w:pPr>
              <w:spacing w:after="160" w:line="259" w:lineRule="auto"/>
            </w:pPr>
            <w:r w:rsidRPr="001C5751">
              <w:t xml:space="preserve">Should have </w:t>
            </w:r>
          </w:p>
        </w:tc>
      </w:tr>
      <w:tr w:rsidR="001C5751" w:rsidRPr="001C5751" w14:paraId="1F8DA47E" w14:textId="77777777" w:rsidTr="00397CD4">
        <w:tc>
          <w:tcPr>
            <w:tcW w:w="1555" w:type="dxa"/>
          </w:tcPr>
          <w:p w14:paraId="71A9C039" w14:textId="77777777" w:rsidR="001C5751" w:rsidRPr="001C5751" w:rsidRDefault="001C5751" w:rsidP="001C5751">
            <w:pPr>
              <w:spacing w:after="160" w:line="259" w:lineRule="auto"/>
              <w:ind w:left="318"/>
            </w:pPr>
            <w:r w:rsidRPr="001C5751">
              <w:t>1.2.8</w:t>
            </w:r>
          </w:p>
        </w:tc>
        <w:tc>
          <w:tcPr>
            <w:tcW w:w="4961" w:type="dxa"/>
          </w:tcPr>
          <w:p w14:paraId="1840393B" w14:textId="77777777" w:rsidR="001C5751" w:rsidRPr="001C5751" w:rsidRDefault="001C5751" w:rsidP="001C5751">
            <w:pPr>
              <w:spacing w:after="160" w:line="259" w:lineRule="auto"/>
            </w:pPr>
            <w:r w:rsidRPr="001C5751">
              <w:t xml:space="preserve">Device should have a way to silence notifications </w:t>
            </w:r>
          </w:p>
        </w:tc>
        <w:tc>
          <w:tcPr>
            <w:tcW w:w="2834" w:type="dxa"/>
          </w:tcPr>
          <w:p w14:paraId="72E03CE9" w14:textId="77777777" w:rsidR="001C5751" w:rsidRPr="001C5751" w:rsidRDefault="001C5751" w:rsidP="001C5751">
            <w:pPr>
              <w:spacing w:after="160" w:line="259" w:lineRule="auto"/>
            </w:pPr>
            <w:r w:rsidRPr="001C5751">
              <w:t xml:space="preserve">Could have </w:t>
            </w:r>
          </w:p>
        </w:tc>
      </w:tr>
      <w:tr w:rsidR="001C5751" w:rsidRPr="001C5751" w14:paraId="35E267DC" w14:textId="77777777" w:rsidTr="00397CD4">
        <w:tc>
          <w:tcPr>
            <w:tcW w:w="1555" w:type="dxa"/>
          </w:tcPr>
          <w:p w14:paraId="17EC3457" w14:textId="77777777" w:rsidR="001C5751" w:rsidRPr="001C5751" w:rsidRDefault="001C5751" w:rsidP="001C5751">
            <w:pPr>
              <w:spacing w:after="160" w:line="259" w:lineRule="auto"/>
              <w:ind w:left="318"/>
            </w:pPr>
            <w:r w:rsidRPr="001C5751">
              <w:t>1.2.9</w:t>
            </w:r>
          </w:p>
        </w:tc>
        <w:tc>
          <w:tcPr>
            <w:tcW w:w="4961" w:type="dxa"/>
          </w:tcPr>
          <w:p w14:paraId="5BA0BAC8" w14:textId="77777777" w:rsidR="001C5751" w:rsidRPr="001C5751" w:rsidRDefault="001C5751" w:rsidP="001C5751">
            <w:pPr>
              <w:spacing w:after="160" w:line="259" w:lineRule="auto"/>
            </w:pPr>
            <w:r w:rsidRPr="001C5751">
              <w:t>Device should provide differentiation between reasons for notification via haptic feedback (intensity and/or duration of pulse)</w:t>
            </w:r>
          </w:p>
        </w:tc>
        <w:tc>
          <w:tcPr>
            <w:tcW w:w="2834" w:type="dxa"/>
          </w:tcPr>
          <w:p w14:paraId="402A67F1" w14:textId="77777777" w:rsidR="001C5751" w:rsidRPr="001C5751" w:rsidRDefault="001C5751" w:rsidP="001C5751">
            <w:pPr>
              <w:spacing w:after="160" w:line="259" w:lineRule="auto"/>
            </w:pPr>
            <w:r w:rsidRPr="001C5751">
              <w:t xml:space="preserve">Could have </w:t>
            </w:r>
          </w:p>
        </w:tc>
      </w:tr>
      <w:tr w:rsidR="001C5751" w:rsidRPr="001C5751" w14:paraId="761A4846" w14:textId="77777777" w:rsidTr="00397CD4">
        <w:tc>
          <w:tcPr>
            <w:tcW w:w="1555" w:type="dxa"/>
          </w:tcPr>
          <w:p w14:paraId="49B73E8F" w14:textId="77777777" w:rsidR="001C5751" w:rsidRPr="001C5751" w:rsidRDefault="001C5751" w:rsidP="001C5751">
            <w:pPr>
              <w:spacing w:after="160" w:line="259" w:lineRule="auto"/>
              <w:ind w:left="318"/>
            </w:pPr>
            <w:r w:rsidRPr="001C5751">
              <w:t>1.2.10</w:t>
            </w:r>
          </w:p>
        </w:tc>
        <w:tc>
          <w:tcPr>
            <w:tcW w:w="4961" w:type="dxa"/>
          </w:tcPr>
          <w:p w14:paraId="15E7D369" w14:textId="77777777" w:rsidR="001C5751" w:rsidRPr="001C5751" w:rsidRDefault="001C5751" w:rsidP="001C5751">
            <w:pPr>
              <w:spacing w:after="160" w:line="259" w:lineRule="auto"/>
            </w:pPr>
            <w:r w:rsidRPr="001C5751">
              <w:t>Device should have a visual representation for reason of notification (RGB light or display)</w:t>
            </w:r>
          </w:p>
        </w:tc>
        <w:tc>
          <w:tcPr>
            <w:tcW w:w="2834" w:type="dxa"/>
          </w:tcPr>
          <w:p w14:paraId="79A6265A" w14:textId="77777777" w:rsidR="001C5751" w:rsidRPr="001C5751" w:rsidRDefault="001C5751" w:rsidP="00C66744">
            <w:pPr>
              <w:keepNext/>
              <w:spacing w:after="160" w:line="259" w:lineRule="auto"/>
            </w:pPr>
            <w:r w:rsidRPr="001C5751">
              <w:t xml:space="preserve">Could have </w:t>
            </w:r>
          </w:p>
        </w:tc>
      </w:tr>
    </w:tbl>
    <w:p w14:paraId="4D6C1905" w14:textId="1ED0BC14" w:rsidR="00C66744" w:rsidRDefault="00C66744">
      <w:pPr>
        <w:pStyle w:val="Caption"/>
      </w:pPr>
      <w:bookmarkStart w:id="31" w:name="_Toc35109005"/>
      <w:r>
        <w:t xml:space="preserve">Table </w:t>
      </w:r>
      <w:fldSimple w:instr=" SEQ Table \* ARABIC ">
        <w:r w:rsidR="00D878A4">
          <w:rPr>
            <w:noProof/>
          </w:rPr>
          <w:t>5</w:t>
        </w:r>
      </w:fldSimple>
    </w:p>
    <w:p w14:paraId="3F5A4ADE" w14:textId="77777777" w:rsidR="001C5751" w:rsidRPr="001C5751" w:rsidRDefault="001C5751" w:rsidP="001C5751">
      <w:pPr>
        <w:pStyle w:val="Heading3"/>
      </w:pPr>
      <w:r w:rsidRPr="001C5751">
        <w:t>Non-Functional</w:t>
      </w:r>
      <w:bookmarkEnd w:id="31"/>
    </w:p>
    <w:tbl>
      <w:tblPr>
        <w:tblStyle w:val="TableGrid"/>
        <w:tblW w:w="0" w:type="auto"/>
        <w:tblLook w:val="04A0" w:firstRow="1" w:lastRow="0" w:firstColumn="1" w:lastColumn="0" w:noHBand="0" w:noVBand="1"/>
      </w:tblPr>
      <w:tblGrid>
        <w:gridCol w:w="1555"/>
        <w:gridCol w:w="4961"/>
        <w:gridCol w:w="2834"/>
      </w:tblGrid>
      <w:tr w:rsidR="001C5751" w:rsidRPr="001C5751" w14:paraId="7576EAF1" w14:textId="77777777" w:rsidTr="00397CD4">
        <w:tc>
          <w:tcPr>
            <w:tcW w:w="1555" w:type="dxa"/>
          </w:tcPr>
          <w:p w14:paraId="05F6F673" w14:textId="77777777" w:rsidR="001C5751" w:rsidRPr="001C5751" w:rsidRDefault="001C5751" w:rsidP="001C5751">
            <w:pPr>
              <w:spacing w:after="160" w:line="259" w:lineRule="auto"/>
            </w:pPr>
            <w:r w:rsidRPr="001C5751">
              <w:t>Requirement #</w:t>
            </w:r>
          </w:p>
        </w:tc>
        <w:tc>
          <w:tcPr>
            <w:tcW w:w="4961" w:type="dxa"/>
          </w:tcPr>
          <w:p w14:paraId="6E595E69" w14:textId="77777777" w:rsidR="001C5751" w:rsidRPr="001C5751" w:rsidRDefault="001C5751" w:rsidP="001C5751">
            <w:pPr>
              <w:spacing w:after="160" w:line="259" w:lineRule="auto"/>
            </w:pPr>
            <w:r w:rsidRPr="001C5751">
              <w:t xml:space="preserve">Requirement description </w:t>
            </w:r>
          </w:p>
        </w:tc>
        <w:tc>
          <w:tcPr>
            <w:tcW w:w="2834" w:type="dxa"/>
          </w:tcPr>
          <w:p w14:paraId="7587CAAB" w14:textId="77777777" w:rsidR="001C5751" w:rsidRPr="001C5751" w:rsidRDefault="001C5751" w:rsidP="001C5751">
            <w:pPr>
              <w:spacing w:after="160" w:line="259" w:lineRule="auto"/>
            </w:pPr>
            <w:r w:rsidRPr="001C5751">
              <w:t>Category</w:t>
            </w:r>
          </w:p>
        </w:tc>
      </w:tr>
      <w:tr w:rsidR="001C5751" w:rsidRPr="001C5751" w14:paraId="01DBB84D" w14:textId="77777777" w:rsidTr="00397CD4">
        <w:tc>
          <w:tcPr>
            <w:tcW w:w="1555" w:type="dxa"/>
          </w:tcPr>
          <w:p w14:paraId="6E20243F" w14:textId="77777777" w:rsidR="001C5751" w:rsidRPr="001C5751" w:rsidRDefault="001C5751" w:rsidP="001C5751">
            <w:pPr>
              <w:spacing w:after="160" w:line="259" w:lineRule="auto"/>
              <w:ind w:left="306"/>
              <w:contextualSpacing/>
            </w:pPr>
            <w:r w:rsidRPr="001C5751">
              <w:t>2.2.1</w:t>
            </w:r>
          </w:p>
        </w:tc>
        <w:tc>
          <w:tcPr>
            <w:tcW w:w="4961" w:type="dxa"/>
          </w:tcPr>
          <w:p w14:paraId="621B7919" w14:textId="77777777" w:rsidR="001C5751" w:rsidRPr="001C5751" w:rsidRDefault="001C5751" w:rsidP="001C5751">
            <w:pPr>
              <w:spacing w:after="160" w:line="259" w:lineRule="auto"/>
            </w:pPr>
            <w:r w:rsidRPr="001C5751">
              <w:t>Device must provide primary notification to the use alone (discretion)</w:t>
            </w:r>
          </w:p>
        </w:tc>
        <w:tc>
          <w:tcPr>
            <w:tcW w:w="2834" w:type="dxa"/>
          </w:tcPr>
          <w:p w14:paraId="5301A9CB" w14:textId="77777777" w:rsidR="001C5751" w:rsidRPr="001C5751" w:rsidRDefault="001C5751" w:rsidP="001C5751">
            <w:pPr>
              <w:spacing w:after="160" w:line="259" w:lineRule="auto"/>
            </w:pPr>
            <w:r w:rsidRPr="001C5751">
              <w:t xml:space="preserve">Must have </w:t>
            </w:r>
          </w:p>
        </w:tc>
      </w:tr>
      <w:tr w:rsidR="001C5751" w:rsidRPr="001C5751" w14:paraId="747959FB" w14:textId="77777777" w:rsidTr="00397CD4">
        <w:tc>
          <w:tcPr>
            <w:tcW w:w="1555" w:type="dxa"/>
          </w:tcPr>
          <w:p w14:paraId="653A167F" w14:textId="77777777" w:rsidR="001C5751" w:rsidRPr="001C5751" w:rsidRDefault="001C5751" w:rsidP="001C5751">
            <w:pPr>
              <w:spacing w:after="160" w:line="259" w:lineRule="auto"/>
              <w:ind w:left="306"/>
              <w:contextualSpacing/>
            </w:pPr>
            <w:r w:rsidRPr="001C5751">
              <w:t>2.2.2</w:t>
            </w:r>
          </w:p>
        </w:tc>
        <w:tc>
          <w:tcPr>
            <w:tcW w:w="4961" w:type="dxa"/>
          </w:tcPr>
          <w:p w14:paraId="007DECA5" w14:textId="77777777" w:rsidR="001C5751" w:rsidRPr="001C5751" w:rsidRDefault="001C5751" w:rsidP="001C5751">
            <w:pPr>
              <w:spacing w:after="160" w:line="259" w:lineRule="auto"/>
            </w:pPr>
            <w:r w:rsidRPr="001C5751">
              <w:t xml:space="preserve">Device must provide long service life without user input </w:t>
            </w:r>
          </w:p>
        </w:tc>
        <w:tc>
          <w:tcPr>
            <w:tcW w:w="2834" w:type="dxa"/>
          </w:tcPr>
          <w:p w14:paraId="79EC2CA3" w14:textId="77777777" w:rsidR="001C5751" w:rsidRPr="001C5751" w:rsidRDefault="001C5751" w:rsidP="001C5751">
            <w:pPr>
              <w:spacing w:after="160" w:line="259" w:lineRule="auto"/>
            </w:pPr>
            <w:r w:rsidRPr="001C5751">
              <w:t xml:space="preserve">Should have </w:t>
            </w:r>
          </w:p>
        </w:tc>
      </w:tr>
      <w:tr w:rsidR="001C5751" w:rsidRPr="001C5751" w14:paraId="13CDF74F" w14:textId="77777777" w:rsidTr="00397CD4">
        <w:tc>
          <w:tcPr>
            <w:tcW w:w="1555" w:type="dxa"/>
          </w:tcPr>
          <w:p w14:paraId="6E7DE5CC" w14:textId="77777777" w:rsidR="001C5751" w:rsidRPr="001C5751" w:rsidRDefault="001C5751" w:rsidP="001C5751">
            <w:pPr>
              <w:spacing w:after="160" w:line="259" w:lineRule="auto"/>
              <w:ind w:left="306"/>
              <w:contextualSpacing/>
            </w:pPr>
            <w:r w:rsidRPr="001C5751">
              <w:t>2.2.3</w:t>
            </w:r>
          </w:p>
        </w:tc>
        <w:tc>
          <w:tcPr>
            <w:tcW w:w="4961" w:type="dxa"/>
          </w:tcPr>
          <w:p w14:paraId="6EE5A770" w14:textId="77777777" w:rsidR="001C5751" w:rsidRPr="001C5751" w:rsidRDefault="001C5751" w:rsidP="001C5751">
            <w:pPr>
              <w:spacing w:after="160" w:line="259" w:lineRule="auto"/>
            </w:pPr>
            <w:r w:rsidRPr="001C5751">
              <w:t>Device must have physical attributes to enable comfortable wearing/use</w:t>
            </w:r>
          </w:p>
        </w:tc>
        <w:tc>
          <w:tcPr>
            <w:tcW w:w="2834" w:type="dxa"/>
          </w:tcPr>
          <w:p w14:paraId="7B5555EA" w14:textId="77777777" w:rsidR="001C5751" w:rsidRPr="001C5751" w:rsidRDefault="001C5751" w:rsidP="001C5751">
            <w:pPr>
              <w:spacing w:after="160" w:line="259" w:lineRule="auto"/>
            </w:pPr>
            <w:r w:rsidRPr="001C5751">
              <w:t xml:space="preserve">Must have </w:t>
            </w:r>
          </w:p>
        </w:tc>
      </w:tr>
      <w:tr w:rsidR="001C5751" w:rsidRPr="001C5751" w14:paraId="5FB04C27" w14:textId="77777777" w:rsidTr="00397CD4">
        <w:tc>
          <w:tcPr>
            <w:tcW w:w="1555" w:type="dxa"/>
          </w:tcPr>
          <w:p w14:paraId="5F954A91" w14:textId="77777777" w:rsidR="001C5751" w:rsidRPr="001C5751" w:rsidRDefault="001C5751" w:rsidP="001C5751">
            <w:pPr>
              <w:spacing w:after="160" w:line="259" w:lineRule="auto"/>
              <w:ind w:left="306"/>
              <w:contextualSpacing/>
            </w:pPr>
            <w:r w:rsidRPr="001C5751">
              <w:t>2.2.4</w:t>
            </w:r>
          </w:p>
        </w:tc>
        <w:tc>
          <w:tcPr>
            <w:tcW w:w="4961" w:type="dxa"/>
          </w:tcPr>
          <w:p w14:paraId="7D5A97B4" w14:textId="77777777" w:rsidR="001C5751" w:rsidRPr="001C5751" w:rsidRDefault="001C5751" w:rsidP="001C5751">
            <w:pPr>
              <w:spacing w:after="160" w:line="259" w:lineRule="auto"/>
            </w:pPr>
            <w:r w:rsidRPr="001C5751">
              <w:t>Device should be of near disposable cost (&gt;£10)</w:t>
            </w:r>
          </w:p>
        </w:tc>
        <w:tc>
          <w:tcPr>
            <w:tcW w:w="2834" w:type="dxa"/>
          </w:tcPr>
          <w:p w14:paraId="177ADE56" w14:textId="77777777" w:rsidR="001C5751" w:rsidRPr="001C5751" w:rsidRDefault="001C5751" w:rsidP="001C5751">
            <w:pPr>
              <w:spacing w:after="160" w:line="259" w:lineRule="auto"/>
            </w:pPr>
            <w:r w:rsidRPr="001C5751">
              <w:t xml:space="preserve">Must have </w:t>
            </w:r>
          </w:p>
        </w:tc>
      </w:tr>
      <w:tr w:rsidR="001C5751" w:rsidRPr="001C5751" w14:paraId="301136EE" w14:textId="77777777" w:rsidTr="00397CD4">
        <w:tc>
          <w:tcPr>
            <w:tcW w:w="1555" w:type="dxa"/>
          </w:tcPr>
          <w:p w14:paraId="096655E1" w14:textId="77777777" w:rsidR="001C5751" w:rsidRPr="001C5751" w:rsidRDefault="001C5751" w:rsidP="001C5751">
            <w:pPr>
              <w:spacing w:after="160" w:line="259" w:lineRule="auto"/>
              <w:ind w:left="306"/>
              <w:contextualSpacing/>
            </w:pPr>
            <w:r w:rsidRPr="001C5751">
              <w:lastRenderedPageBreak/>
              <w:t>2.2.5</w:t>
            </w:r>
          </w:p>
        </w:tc>
        <w:tc>
          <w:tcPr>
            <w:tcW w:w="4961" w:type="dxa"/>
          </w:tcPr>
          <w:p w14:paraId="35F946D2" w14:textId="77777777" w:rsidR="001C5751" w:rsidRPr="001C5751" w:rsidRDefault="001C5751" w:rsidP="001C5751">
            <w:pPr>
              <w:spacing w:after="160" w:line="259" w:lineRule="auto"/>
            </w:pPr>
            <w:r w:rsidRPr="001C5751">
              <w:t>Device should provide a widespread method to connect to an internet enabled device (Bluetooth)</w:t>
            </w:r>
          </w:p>
        </w:tc>
        <w:tc>
          <w:tcPr>
            <w:tcW w:w="2834" w:type="dxa"/>
          </w:tcPr>
          <w:p w14:paraId="371EB4F7" w14:textId="77777777" w:rsidR="001C5751" w:rsidRPr="001C5751" w:rsidRDefault="001C5751" w:rsidP="001C5751">
            <w:pPr>
              <w:spacing w:after="160" w:line="259" w:lineRule="auto"/>
            </w:pPr>
            <w:r w:rsidRPr="001C5751">
              <w:t xml:space="preserve">Must have </w:t>
            </w:r>
          </w:p>
        </w:tc>
      </w:tr>
      <w:tr w:rsidR="001C5751" w:rsidRPr="001C5751" w14:paraId="4DD51EA5" w14:textId="77777777" w:rsidTr="00397CD4">
        <w:tc>
          <w:tcPr>
            <w:tcW w:w="1555" w:type="dxa"/>
          </w:tcPr>
          <w:p w14:paraId="1F752214" w14:textId="77777777" w:rsidR="001C5751" w:rsidRPr="001C5751" w:rsidRDefault="001C5751" w:rsidP="001C5751">
            <w:pPr>
              <w:spacing w:after="160" w:line="259" w:lineRule="auto"/>
              <w:ind w:left="306"/>
            </w:pPr>
            <w:r w:rsidRPr="001C5751">
              <w:t>2.2.6</w:t>
            </w:r>
          </w:p>
        </w:tc>
        <w:tc>
          <w:tcPr>
            <w:tcW w:w="4961" w:type="dxa"/>
          </w:tcPr>
          <w:p w14:paraId="6BA91608" w14:textId="77777777" w:rsidR="001C5751" w:rsidRPr="001C5751" w:rsidRDefault="001C5751" w:rsidP="001C5751">
            <w:pPr>
              <w:spacing w:after="160" w:line="259" w:lineRule="auto"/>
            </w:pPr>
            <w:r w:rsidRPr="001C5751">
              <w:t xml:space="preserve">Device must work over a reasonable range between it and internet enabled device </w:t>
            </w:r>
          </w:p>
        </w:tc>
        <w:tc>
          <w:tcPr>
            <w:tcW w:w="2834" w:type="dxa"/>
          </w:tcPr>
          <w:p w14:paraId="50BF16A8" w14:textId="77777777" w:rsidR="001C5751" w:rsidRPr="001C5751" w:rsidRDefault="001C5751" w:rsidP="001C5751">
            <w:pPr>
              <w:spacing w:after="160" w:line="259" w:lineRule="auto"/>
            </w:pPr>
            <w:r w:rsidRPr="001C5751">
              <w:t xml:space="preserve">Must have </w:t>
            </w:r>
          </w:p>
        </w:tc>
      </w:tr>
      <w:tr w:rsidR="001C5751" w:rsidRPr="001C5751" w14:paraId="3BB468B1" w14:textId="77777777" w:rsidTr="00397CD4">
        <w:tc>
          <w:tcPr>
            <w:tcW w:w="1555" w:type="dxa"/>
          </w:tcPr>
          <w:p w14:paraId="04058433" w14:textId="77777777" w:rsidR="001C5751" w:rsidRPr="001C5751" w:rsidRDefault="001C5751" w:rsidP="001C5751">
            <w:pPr>
              <w:spacing w:after="160" w:line="259" w:lineRule="auto"/>
              <w:ind w:left="306"/>
            </w:pPr>
            <w:r w:rsidRPr="001C5751">
              <w:t>2.2.7</w:t>
            </w:r>
          </w:p>
        </w:tc>
        <w:tc>
          <w:tcPr>
            <w:tcW w:w="4961" w:type="dxa"/>
          </w:tcPr>
          <w:p w14:paraId="62AD4D5A" w14:textId="77777777" w:rsidR="001C5751" w:rsidRPr="001C5751" w:rsidRDefault="001C5751" w:rsidP="001C5751">
            <w:pPr>
              <w:spacing w:after="160" w:line="259" w:lineRule="auto"/>
            </w:pPr>
            <w:r w:rsidRPr="001C5751">
              <w:t xml:space="preserve">Device must serve notifications in a timely </w:t>
            </w:r>
            <w:proofErr w:type="spellStart"/>
            <w:r w:rsidRPr="001C5751">
              <w:t>manor</w:t>
            </w:r>
            <w:proofErr w:type="spellEnd"/>
            <w:r w:rsidRPr="001C5751">
              <w:t xml:space="preserve"> (&gt;10s)</w:t>
            </w:r>
          </w:p>
        </w:tc>
        <w:tc>
          <w:tcPr>
            <w:tcW w:w="2834" w:type="dxa"/>
          </w:tcPr>
          <w:p w14:paraId="2D7D51B5" w14:textId="77777777" w:rsidR="001C5751" w:rsidRPr="001C5751" w:rsidRDefault="001C5751" w:rsidP="00C66744">
            <w:pPr>
              <w:keepNext/>
              <w:spacing w:after="160" w:line="259" w:lineRule="auto"/>
            </w:pPr>
            <w:r w:rsidRPr="001C5751">
              <w:t xml:space="preserve">Must have </w:t>
            </w:r>
          </w:p>
        </w:tc>
      </w:tr>
    </w:tbl>
    <w:p w14:paraId="13212346" w14:textId="6F93DAE0" w:rsidR="001C5751" w:rsidRPr="001C5751" w:rsidRDefault="00C66744" w:rsidP="00C66744">
      <w:pPr>
        <w:pStyle w:val="Caption"/>
      </w:pPr>
      <w:r>
        <w:t xml:space="preserve">Table </w:t>
      </w:r>
      <w:fldSimple w:instr=" SEQ Table \* ARABIC ">
        <w:r w:rsidR="00D878A4">
          <w:rPr>
            <w:noProof/>
          </w:rPr>
          <w:t>6</w:t>
        </w:r>
      </w:fldSimple>
    </w:p>
    <w:p w14:paraId="7952E727" w14:textId="77777777" w:rsidR="001C5751" w:rsidRPr="001C5751" w:rsidRDefault="001C5751" w:rsidP="001C5751">
      <w:pPr>
        <w:pStyle w:val="Heading2"/>
      </w:pPr>
      <w:bookmarkStart w:id="32" w:name="_Toc35109006"/>
      <w:r w:rsidRPr="001C5751">
        <w:t>Database</w:t>
      </w:r>
      <w:bookmarkEnd w:id="32"/>
      <w:r w:rsidRPr="001C5751">
        <w:t xml:space="preserve"> </w:t>
      </w:r>
    </w:p>
    <w:p w14:paraId="7C7AC23E" w14:textId="77777777" w:rsidR="001C5751" w:rsidRPr="001C5751" w:rsidRDefault="001C5751" w:rsidP="001C5751">
      <w:r w:rsidRPr="001C5751">
        <w:t xml:space="preserve">Requirements for the database are as follows – </w:t>
      </w:r>
    </w:p>
    <w:p w14:paraId="0C7AC720" w14:textId="77777777" w:rsidR="001C5751" w:rsidRPr="001C5751" w:rsidRDefault="001C5751" w:rsidP="001C5751">
      <w:pPr>
        <w:pStyle w:val="Heading3"/>
      </w:pPr>
      <w:bookmarkStart w:id="33" w:name="_Toc35109007"/>
      <w:r w:rsidRPr="001C5751">
        <w:t>Functional</w:t>
      </w:r>
      <w:bookmarkEnd w:id="33"/>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715CFCA2" w14:textId="77777777" w:rsidTr="00397CD4">
        <w:tc>
          <w:tcPr>
            <w:tcW w:w="1555" w:type="dxa"/>
          </w:tcPr>
          <w:p w14:paraId="5D35E12D" w14:textId="77777777" w:rsidR="001C5751" w:rsidRPr="001C5751" w:rsidRDefault="001C5751" w:rsidP="001C5751">
            <w:pPr>
              <w:spacing w:after="160" w:line="259" w:lineRule="auto"/>
            </w:pPr>
            <w:r w:rsidRPr="001C5751">
              <w:t>Requirement #</w:t>
            </w:r>
          </w:p>
        </w:tc>
        <w:tc>
          <w:tcPr>
            <w:tcW w:w="4961" w:type="dxa"/>
          </w:tcPr>
          <w:p w14:paraId="770C7148" w14:textId="77777777" w:rsidR="001C5751" w:rsidRPr="001C5751" w:rsidRDefault="001C5751" w:rsidP="001C5751">
            <w:pPr>
              <w:spacing w:after="160" w:line="259" w:lineRule="auto"/>
            </w:pPr>
            <w:r w:rsidRPr="001C5751">
              <w:t xml:space="preserve">Requirement description </w:t>
            </w:r>
          </w:p>
        </w:tc>
        <w:tc>
          <w:tcPr>
            <w:tcW w:w="2834" w:type="dxa"/>
          </w:tcPr>
          <w:p w14:paraId="3362D39D" w14:textId="77777777" w:rsidR="001C5751" w:rsidRPr="001C5751" w:rsidRDefault="001C5751" w:rsidP="001C5751">
            <w:pPr>
              <w:spacing w:after="160" w:line="259" w:lineRule="auto"/>
            </w:pPr>
            <w:r w:rsidRPr="001C5751">
              <w:t>Category</w:t>
            </w:r>
          </w:p>
        </w:tc>
      </w:tr>
      <w:tr w:rsidR="001C5751" w:rsidRPr="001C5751" w14:paraId="2534AB3A" w14:textId="77777777" w:rsidTr="00397CD4">
        <w:tc>
          <w:tcPr>
            <w:tcW w:w="1555" w:type="dxa"/>
          </w:tcPr>
          <w:p w14:paraId="1754C173" w14:textId="77777777" w:rsidR="001C5751" w:rsidRPr="001C5751" w:rsidRDefault="001C5751" w:rsidP="001C5751">
            <w:pPr>
              <w:spacing w:after="160" w:line="259" w:lineRule="auto"/>
              <w:ind w:left="318"/>
            </w:pPr>
            <w:r w:rsidRPr="001C5751">
              <w:t>1.3.1</w:t>
            </w:r>
          </w:p>
        </w:tc>
        <w:tc>
          <w:tcPr>
            <w:tcW w:w="4961" w:type="dxa"/>
          </w:tcPr>
          <w:p w14:paraId="298E1027" w14:textId="77777777" w:rsidR="001C5751" w:rsidRPr="001C5751" w:rsidRDefault="001C5751" w:rsidP="001C5751">
            <w:pPr>
              <w:spacing w:after="160" w:line="259" w:lineRule="auto"/>
            </w:pPr>
            <w:r w:rsidRPr="001C5751">
              <w:t xml:space="preserve">Database must store users powerband contact details </w:t>
            </w:r>
          </w:p>
        </w:tc>
        <w:tc>
          <w:tcPr>
            <w:tcW w:w="2834" w:type="dxa"/>
          </w:tcPr>
          <w:p w14:paraId="4A0E648F" w14:textId="77777777" w:rsidR="001C5751" w:rsidRPr="001C5751" w:rsidRDefault="001C5751" w:rsidP="001C5751">
            <w:pPr>
              <w:spacing w:after="160" w:line="259" w:lineRule="auto"/>
            </w:pPr>
            <w:r w:rsidRPr="001C5751">
              <w:t xml:space="preserve">Must have </w:t>
            </w:r>
          </w:p>
        </w:tc>
      </w:tr>
      <w:tr w:rsidR="001C5751" w:rsidRPr="001C5751" w14:paraId="4EA5F27F" w14:textId="77777777" w:rsidTr="00397CD4">
        <w:tc>
          <w:tcPr>
            <w:tcW w:w="1555" w:type="dxa"/>
          </w:tcPr>
          <w:p w14:paraId="70998B69" w14:textId="77777777" w:rsidR="001C5751" w:rsidRPr="001C5751" w:rsidRDefault="001C5751" w:rsidP="001C5751">
            <w:pPr>
              <w:spacing w:after="160" w:line="259" w:lineRule="auto"/>
              <w:ind w:left="318"/>
            </w:pPr>
            <w:r w:rsidRPr="001C5751">
              <w:t>1.3.2</w:t>
            </w:r>
          </w:p>
        </w:tc>
        <w:tc>
          <w:tcPr>
            <w:tcW w:w="4961" w:type="dxa"/>
          </w:tcPr>
          <w:p w14:paraId="4D8635F4" w14:textId="77777777" w:rsidR="001C5751" w:rsidRPr="001C5751" w:rsidRDefault="001C5751" w:rsidP="001C5751">
            <w:pPr>
              <w:spacing w:after="160" w:line="259" w:lineRule="auto"/>
            </w:pPr>
            <w:r w:rsidRPr="001C5751">
              <w:t xml:space="preserve">Database must be accessible remotely </w:t>
            </w:r>
          </w:p>
        </w:tc>
        <w:tc>
          <w:tcPr>
            <w:tcW w:w="2834" w:type="dxa"/>
          </w:tcPr>
          <w:p w14:paraId="30D0A064" w14:textId="77777777" w:rsidR="001C5751" w:rsidRPr="001C5751" w:rsidRDefault="001C5751" w:rsidP="001C5751">
            <w:pPr>
              <w:spacing w:after="160" w:line="259" w:lineRule="auto"/>
            </w:pPr>
            <w:r w:rsidRPr="001C5751">
              <w:t xml:space="preserve">Must have </w:t>
            </w:r>
          </w:p>
        </w:tc>
      </w:tr>
      <w:tr w:rsidR="001C5751" w:rsidRPr="001C5751" w14:paraId="39F45BBA" w14:textId="77777777" w:rsidTr="00397CD4">
        <w:tc>
          <w:tcPr>
            <w:tcW w:w="1555" w:type="dxa"/>
          </w:tcPr>
          <w:p w14:paraId="4F54C7A1" w14:textId="77777777" w:rsidR="001C5751" w:rsidRPr="001C5751" w:rsidRDefault="001C5751" w:rsidP="001C5751">
            <w:pPr>
              <w:spacing w:after="160" w:line="259" w:lineRule="auto"/>
              <w:ind w:left="318"/>
            </w:pPr>
            <w:r w:rsidRPr="001C5751">
              <w:t>1.3.3</w:t>
            </w:r>
          </w:p>
        </w:tc>
        <w:tc>
          <w:tcPr>
            <w:tcW w:w="4961" w:type="dxa"/>
          </w:tcPr>
          <w:p w14:paraId="027B4EFF" w14:textId="77777777" w:rsidR="001C5751" w:rsidRPr="001C5751" w:rsidRDefault="001C5751" w:rsidP="001C5751">
            <w:pPr>
              <w:spacing w:after="160" w:line="259" w:lineRule="auto"/>
            </w:pPr>
            <w:r w:rsidRPr="001C5751">
              <w:t xml:space="preserve">Database must have security against unauthorized access </w:t>
            </w:r>
          </w:p>
        </w:tc>
        <w:tc>
          <w:tcPr>
            <w:tcW w:w="2834" w:type="dxa"/>
          </w:tcPr>
          <w:p w14:paraId="4F924881" w14:textId="77777777" w:rsidR="001C5751" w:rsidRPr="001C5751" w:rsidRDefault="001C5751" w:rsidP="001C5751">
            <w:pPr>
              <w:spacing w:after="160" w:line="259" w:lineRule="auto"/>
            </w:pPr>
            <w:r w:rsidRPr="001C5751">
              <w:t xml:space="preserve">Must have </w:t>
            </w:r>
          </w:p>
        </w:tc>
      </w:tr>
      <w:tr w:rsidR="001C5751" w:rsidRPr="001C5751" w14:paraId="00D0EF7F" w14:textId="77777777" w:rsidTr="00397CD4">
        <w:tc>
          <w:tcPr>
            <w:tcW w:w="1555" w:type="dxa"/>
          </w:tcPr>
          <w:p w14:paraId="6E6FB766" w14:textId="77777777" w:rsidR="001C5751" w:rsidRPr="001C5751" w:rsidRDefault="001C5751" w:rsidP="001C5751">
            <w:pPr>
              <w:spacing w:after="160" w:line="259" w:lineRule="auto"/>
              <w:ind w:left="318"/>
            </w:pPr>
            <w:r w:rsidRPr="001C5751">
              <w:t>1.3.4</w:t>
            </w:r>
          </w:p>
        </w:tc>
        <w:tc>
          <w:tcPr>
            <w:tcW w:w="4961" w:type="dxa"/>
          </w:tcPr>
          <w:p w14:paraId="4EDBB32C" w14:textId="77777777" w:rsidR="001C5751" w:rsidRPr="001C5751" w:rsidRDefault="001C5751" w:rsidP="001C5751">
            <w:pPr>
              <w:spacing w:after="160" w:line="259" w:lineRule="auto"/>
            </w:pPr>
            <w:r w:rsidRPr="001C5751">
              <w:t xml:space="preserve">Database must store a unique value for each user </w:t>
            </w:r>
          </w:p>
        </w:tc>
        <w:tc>
          <w:tcPr>
            <w:tcW w:w="2834" w:type="dxa"/>
          </w:tcPr>
          <w:p w14:paraId="5D758735" w14:textId="77777777" w:rsidR="001C5751" w:rsidRPr="001C5751" w:rsidRDefault="001C5751" w:rsidP="00C66744">
            <w:pPr>
              <w:keepNext/>
              <w:spacing w:after="160" w:line="259" w:lineRule="auto"/>
            </w:pPr>
            <w:r w:rsidRPr="001C5751">
              <w:t xml:space="preserve">Must have </w:t>
            </w:r>
          </w:p>
        </w:tc>
      </w:tr>
    </w:tbl>
    <w:p w14:paraId="52BF50A7" w14:textId="3D662C6F" w:rsidR="00C66744" w:rsidRDefault="00C66744">
      <w:pPr>
        <w:pStyle w:val="Caption"/>
      </w:pPr>
      <w:bookmarkStart w:id="34" w:name="_Toc35109008"/>
      <w:r>
        <w:t xml:space="preserve">Table </w:t>
      </w:r>
      <w:fldSimple w:instr=" SEQ Table \* ARABIC ">
        <w:r w:rsidR="00D878A4">
          <w:rPr>
            <w:noProof/>
          </w:rPr>
          <w:t>7</w:t>
        </w:r>
      </w:fldSimple>
    </w:p>
    <w:p w14:paraId="755A6A45" w14:textId="77777777" w:rsidR="001C5751" w:rsidRPr="001C5751" w:rsidRDefault="001C5751" w:rsidP="001C5751">
      <w:pPr>
        <w:pStyle w:val="Heading3"/>
      </w:pPr>
      <w:r w:rsidRPr="001C5751">
        <w:t>Non-Functional</w:t>
      </w:r>
      <w:bookmarkEnd w:id="34"/>
    </w:p>
    <w:tbl>
      <w:tblPr>
        <w:tblStyle w:val="TableGrid"/>
        <w:tblW w:w="0" w:type="auto"/>
        <w:tblLook w:val="04A0" w:firstRow="1" w:lastRow="0" w:firstColumn="1" w:lastColumn="0" w:noHBand="0" w:noVBand="1"/>
      </w:tblPr>
      <w:tblGrid>
        <w:gridCol w:w="1555"/>
        <w:gridCol w:w="4961"/>
        <w:gridCol w:w="2834"/>
      </w:tblGrid>
      <w:tr w:rsidR="001C5751" w:rsidRPr="001C5751" w14:paraId="0B4C43A8" w14:textId="77777777" w:rsidTr="00397CD4">
        <w:tc>
          <w:tcPr>
            <w:tcW w:w="1555" w:type="dxa"/>
          </w:tcPr>
          <w:p w14:paraId="28ABBE99" w14:textId="77777777" w:rsidR="001C5751" w:rsidRPr="001C5751" w:rsidRDefault="001C5751" w:rsidP="001C5751">
            <w:pPr>
              <w:spacing w:after="160" w:line="259" w:lineRule="auto"/>
            </w:pPr>
            <w:r w:rsidRPr="001C5751">
              <w:t>Requirement #</w:t>
            </w:r>
          </w:p>
        </w:tc>
        <w:tc>
          <w:tcPr>
            <w:tcW w:w="4961" w:type="dxa"/>
          </w:tcPr>
          <w:p w14:paraId="5FBBABDA" w14:textId="77777777" w:rsidR="001C5751" w:rsidRPr="001C5751" w:rsidRDefault="001C5751" w:rsidP="001C5751">
            <w:pPr>
              <w:spacing w:after="160" w:line="259" w:lineRule="auto"/>
            </w:pPr>
            <w:r w:rsidRPr="001C5751">
              <w:t xml:space="preserve">Requirement description </w:t>
            </w:r>
          </w:p>
        </w:tc>
        <w:tc>
          <w:tcPr>
            <w:tcW w:w="2834" w:type="dxa"/>
          </w:tcPr>
          <w:p w14:paraId="3DBCB3D8" w14:textId="77777777" w:rsidR="001C5751" w:rsidRPr="001C5751" w:rsidRDefault="001C5751" w:rsidP="001C5751">
            <w:pPr>
              <w:spacing w:after="160" w:line="259" w:lineRule="auto"/>
            </w:pPr>
            <w:r w:rsidRPr="001C5751">
              <w:t>Category</w:t>
            </w:r>
          </w:p>
        </w:tc>
      </w:tr>
      <w:tr w:rsidR="001C5751" w:rsidRPr="001C5751" w14:paraId="00DD929A" w14:textId="77777777" w:rsidTr="00397CD4">
        <w:tc>
          <w:tcPr>
            <w:tcW w:w="1555" w:type="dxa"/>
          </w:tcPr>
          <w:p w14:paraId="07CC43E0" w14:textId="77777777" w:rsidR="001C5751" w:rsidRPr="001C5751" w:rsidRDefault="001C5751" w:rsidP="001C5751">
            <w:pPr>
              <w:spacing w:after="160" w:line="259" w:lineRule="auto"/>
              <w:ind w:left="306"/>
              <w:contextualSpacing/>
            </w:pPr>
            <w:r w:rsidRPr="001C5751">
              <w:t>2.3.1</w:t>
            </w:r>
          </w:p>
        </w:tc>
        <w:tc>
          <w:tcPr>
            <w:tcW w:w="4961" w:type="dxa"/>
          </w:tcPr>
          <w:p w14:paraId="4254928F" w14:textId="77777777" w:rsidR="001C5751" w:rsidRPr="001C5751" w:rsidRDefault="001C5751" w:rsidP="001C5751">
            <w:pPr>
              <w:spacing w:after="160" w:line="259" w:lineRule="auto"/>
            </w:pPr>
            <w:r w:rsidRPr="001C5751">
              <w:t xml:space="preserve">Database must run on common hardware </w:t>
            </w:r>
          </w:p>
        </w:tc>
        <w:tc>
          <w:tcPr>
            <w:tcW w:w="2834" w:type="dxa"/>
          </w:tcPr>
          <w:p w14:paraId="41875BE7" w14:textId="77777777" w:rsidR="001C5751" w:rsidRPr="001C5751" w:rsidRDefault="001C5751" w:rsidP="001C5751">
            <w:pPr>
              <w:spacing w:after="160" w:line="259" w:lineRule="auto"/>
            </w:pPr>
            <w:r w:rsidRPr="001C5751">
              <w:t xml:space="preserve">Must have </w:t>
            </w:r>
          </w:p>
        </w:tc>
      </w:tr>
      <w:tr w:rsidR="001C5751" w:rsidRPr="001C5751" w14:paraId="78A419AB" w14:textId="77777777" w:rsidTr="00397CD4">
        <w:tc>
          <w:tcPr>
            <w:tcW w:w="1555" w:type="dxa"/>
          </w:tcPr>
          <w:p w14:paraId="4F4DBDB7" w14:textId="77777777" w:rsidR="001C5751" w:rsidRPr="001C5751" w:rsidRDefault="001C5751" w:rsidP="001C5751">
            <w:pPr>
              <w:spacing w:after="160" w:line="259" w:lineRule="auto"/>
              <w:ind w:left="306"/>
              <w:contextualSpacing/>
            </w:pPr>
            <w:r w:rsidRPr="001C5751">
              <w:t>2.3.2</w:t>
            </w:r>
          </w:p>
        </w:tc>
        <w:tc>
          <w:tcPr>
            <w:tcW w:w="4961" w:type="dxa"/>
          </w:tcPr>
          <w:p w14:paraId="7473EFEB" w14:textId="77777777" w:rsidR="001C5751" w:rsidRPr="001C5751" w:rsidRDefault="001C5751" w:rsidP="001C5751">
            <w:pPr>
              <w:spacing w:after="160" w:line="259" w:lineRule="auto"/>
            </w:pPr>
            <w:r w:rsidRPr="001C5751">
              <w:t>Database must run without huge computational/power draw</w:t>
            </w:r>
          </w:p>
        </w:tc>
        <w:tc>
          <w:tcPr>
            <w:tcW w:w="2834" w:type="dxa"/>
          </w:tcPr>
          <w:p w14:paraId="1EC7F8E5" w14:textId="77777777" w:rsidR="001C5751" w:rsidRPr="001C5751" w:rsidRDefault="001C5751" w:rsidP="001C5751">
            <w:pPr>
              <w:spacing w:after="160" w:line="259" w:lineRule="auto"/>
            </w:pPr>
            <w:r w:rsidRPr="001C5751">
              <w:t xml:space="preserve">Must have </w:t>
            </w:r>
          </w:p>
        </w:tc>
      </w:tr>
      <w:tr w:rsidR="001C5751" w:rsidRPr="001C5751" w14:paraId="6C23B053" w14:textId="77777777" w:rsidTr="00397CD4">
        <w:tc>
          <w:tcPr>
            <w:tcW w:w="1555" w:type="dxa"/>
          </w:tcPr>
          <w:p w14:paraId="4A79A2F7" w14:textId="77777777" w:rsidR="001C5751" w:rsidRPr="001C5751" w:rsidRDefault="001C5751" w:rsidP="001C5751">
            <w:pPr>
              <w:spacing w:after="160" w:line="259" w:lineRule="auto"/>
              <w:ind w:left="306"/>
              <w:contextualSpacing/>
            </w:pPr>
            <w:r w:rsidRPr="001C5751">
              <w:t>2.3.3</w:t>
            </w:r>
          </w:p>
        </w:tc>
        <w:tc>
          <w:tcPr>
            <w:tcW w:w="4961" w:type="dxa"/>
          </w:tcPr>
          <w:p w14:paraId="376DC2A9" w14:textId="77777777" w:rsidR="001C5751" w:rsidRPr="001C5751" w:rsidRDefault="001C5751" w:rsidP="001C5751">
            <w:pPr>
              <w:spacing w:after="160" w:line="259" w:lineRule="auto"/>
            </w:pPr>
            <w:r w:rsidRPr="001C5751">
              <w:t xml:space="preserve">Database must use a compatible interface language </w:t>
            </w:r>
          </w:p>
        </w:tc>
        <w:tc>
          <w:tcPr>
            <w:tcW w:w="2834" w:type="dxa"/>
          </w:tcPr>
          <w:p w14:paraId="08D19A93" w14:textId="77777777" w:rsidR="001C5751" w:rsidRPr="001C5751" w:rsidRDefault="001C5751" w:rsidP="001C5751">
            <w:pPr>
              <w:spacing w:after="160" w:line="259" w:lineRule="auto"/>
            </w:pPr>
            <w:r w:rsidRPr="001C5751">
              <w:t xml:space="preserve">Must have </w:t>
            </w:r>
          </w:p>
        </w:tc>
      </w:tr>
      <w:tr w:rsidR="001C5751" w:rsidRPr="001C5751" w14:paraId="1989AC5E" w14:textId="77777777" w:rsidTr="00397CD4">
        <w:tc>
          <w:tcPr>
            <w:tcW w:w="1555" w:type="dxa"/>
          </w:tcPr>
          <w:p w14:paraId="30303F76" w14:textId="77777777" w:rsidR="001C5751" w:rsidRPr="001C5751" w:rsidRDefault="001C5751" w:rsidP="001C5751">
            <w:pPr>
              <w:spacing w:after="160" w:line="259" w:lineRule="auto"/>
              <w:ind w:left="306"/>
              <w:contextualSpacing/>
            </w:pPr>
            <w:r w:rsidRPr="001C5751">
              <w:t>2.3.4</w:t>
            </w:r>
          </w:p>
        </w:tc>
        <w:tc>
          <w:tcPr>
            <w:tcW w:w="4961" w:type="dxa"/>
          </w:tcPr>
          <w:p w14:paraId="45FF6D81" w14:textId="77777777" w:rsidR="001C5751" w:rsidRPr="001C5751" w:rsidRDefault="001C5751" w:rsidP="001C5751">
            <w:pPr>
              <w:spacing w:after="160" w:line="259" w:lineRule="auto"/>
            </w:pPr>
            <w:r w:rsidRPr="001C5751">
              <w:t>Database must update in a timely manner (&gt;10s)</w:t>
            </w:r>
          </w:p>
        </w:tc>
        <w:tc>
          <w:tcPr>
            <w:tcW w:w="2834" w:type="dxa"/>
          </w:tcPr>
          <w:p w14:paraId="7318CD52" w14:textId="77777777" w:rsidR="001C5751" w:rsidRPr="001C5751" w:rsidRDefault="001C5751" w:rsidP="00C66744">
            <w:pPr>
              <w:keepNext/>
              <w:spacing w:after="160" w:line="259" w:lineRule="auto"/>
            </w:pPr>
            <w:r w:rsidRPr="001C5751">
              <w:t xml:space="preserve">Must have </w:t>
            </w:r>
          </w:p>
        </w:tc>
      </w:tr>
    </w:tbl>
    <w:p w14:paraId="51A64313" w14:textId="4D612ADA" w:rsidR="001C5751" w:rsidRPr="001C5751" w:rsidRDefault="00C66744" w:rsidP="00C66744">
      <w:pPr>
        <w:pStyle w:val="Caption"/>
      </w:pPr>
      <w:r>
        <w:t xml:space="preserve">Table </w:t>
      </w:r>
      <w:fldSimple w:instr=" SEQ Table \* ARABIC ">
        <w:r w:rsidR="00D878A4">
          <w:rPr>
            <w:noProof/>
          </w:rPr>
          <w:t>8</w:t>
        </w:r>
      </w:fldSimple>
    </w:p>
    <w:p w14:paraId="478A01E5" w14:textId="794851D3" w:rsidR="005F2E87" w:rsidRDefault="005F2E87" w:rsidP="005F2E87">
      <w:pPr>
        <w:pStyle w:val="Heading1"/>
      </w:pPr>
      <w:bookmarkStart w:id="35" w:name="_Toc35109009"/>
      <w:bookmarkEnd w:id="22"/>
      <w:r>
        <w:t>Methodology</w:t>
      </w:r>
      <w:bookmarkEnd w:id="35"/>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w:t>
      </w:r>
      <w:proofErr w:type="gramStart"/>
      <w:r w:rsidR="00347569">
        <w:t>end product</w:t>
      </w:r>
      <w:proofErr w:type="gramEnd"/>
      <w:r w:rsidR="00347569">
        <w:t xml:space="preserve">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lastRenderedPageBreak/>
        <w:t xml:space="preserve">Using an Agile methodology allows us to expand on features continuously throughout the project while not suffering from the scope creep issues of Waterfall – this is accomplished using the previously mentioned </w:t>
      </w:r>
      <w:proofErr w:type="spellStart"/>
      <w:r>
        <w:t>MoSCoW</w:t>
      </w:r>
      <w:proofErr w:type="spellEnd"/>
      <w:r>
        <w:t xml:space="preserve"> method. This allows new features to be proposed and logged without requiring them to be in the final product while also giving a list for any new iterations or revisions to follow – saving on future development time. </w:t>
      </w:r>
    </w:p>
    <w:p w14:paraId="064EA598" w14:textId="7F7B4DF5" w:rsidR="005F2E87" w:rsidRDefault="005F2E87" w:rsidP="005F2E87">
      <w:pPr>
        <w:pStyle w:val="Heading1"/>
      </w:pPr>
      <w:bookmarkStart w:id="36" w:name="_Toc35109010"/>
      <w:r>
        <w:t>Design</w:t>
      </w:r>
      <w:bookmarkEnd w:id="36"/>
    </w:p>
    <w:p w14:paraId="2244B025" w14:textId="737F5C93" w:rsidR="00521B94" w:rsidRPr="008C155F" w:rsidRDefault="008C155F" w:rsidP="00521B94">
      <w:r>
        <w:t>In this section we will discuss design considerations as well as outline how the system will work as a whole.</w:t>
      </w:r>
    </w:p>
    <w:p w14:paraId="23CDC45E" w14:textId="5AFC6870" w:rsidR="00AF100F" w:rsidRDefault="00AF100F" w:rsidP="00AF100F">
      <w:pPr>
        <w:pStyle w:val="Heading2"/>
      </w:pPr>
      <w:bookmarkStart w:id="37" w:name="_Toc35109011"/>
      <w:r>
        <w:t>High level design</w:t>
      </w:r>
      <w:bookmarkEnd w:id="37"/>
    </w:p>
    <w:p w14:paraId="203F6E20" w14:textId="500304ED" w:rsidR="008C155F" w:rsidRDefault="008C155F" w:rsidP="008C155F">
      <w:r>
        <w:t xml:space="preserve">At the highest level our system is </w:t>
      </w:r>
      <w:r w:rsidR="00F468A7">
        <w:t>made from</w:t>
      </w:r>
      <w:r>
        <w:t xml:space="preserve"> 3 components </w:t>
      </w:r>
      <w:r w:rsidR="00F468A7">
        <w:t>–</w:t>
      </w:r>
    </w:p>
    <w:p w14:paraId="64742A6F" w14:textId="1F034297" w:rsidR="00F468A7" w:rsidRDefault="00F468A7" w:rsidP="00F468A7">
      <w:pPr>
        <w:pStyle w:val="ListParagraph"/>
        <w:numPr>
          <w:ilvl w:val="0"/>
          <w:numId w:val="29"/>
        </w:numPr>
      </w:pPr>
      <w:r>
        <w:t>A mobile phone app (in our case android)</w:t>
      </w:r>
    </w:p>
    <w:p w14:paraId="5B1E548D" w14:textId="2A9FD24D" w:rsidR="00F468A7" w:rsidRDefault="00F468A7" w:rsidP="00F468A7">
      <w:pPr>
        <w:pStyle w:val="ListParagraph"/>
        <w:numPr>
          <w:ilvl w:val="0"/>
          <w:numId w:val="29"/>
        </w:numPr>
      </w:pPr>
      <w:r>
        <w:t xml:space="preserve">A physical wristband </w:t>
      </w:r>
    </w:p>
    <w:p w14:paraId="5053953C" w14:textId="780F72DA" w:rsidR="00F468A7" w:rsidRDefault="00F468A7" w:rsidP="00F468A7">
      <w:pPr>
        <w:pStyle w:val="ListParagraph"/>
        <w:numPr>
          <w:ilvl w:val="0"/>
          <w:numId w:val="29"/>
        </w:numPr>
      </w:pPr>
      <w:r>
        <w:t xml:space="preserve">A database </w:t>
      </w:r>
    </w:p>
    <w:p w14:paraId="03B6145A" w14:textId="745DC425" w:rsidR="00521B94" w:rsidRDefault="00521B94" w:rsidP="00521B94">
      <w:r>
        <w:t>These components will use the most ubiquitous communications methods between each other,</w:t>
      </w:r>
      <w:r>
        <w:br/>
        <w:t>so in our case communication between the wristband and the mobile phone device will be via Bluetooth LE as this is an exceptionally common standard and should keep compatibility at its maximum</w:t>
      </w:r>
      <w:r w:rsidR="00C66744">
        <w:t xml:space="preserve"> (and thus give the highest potential customer base)</w:t>
      </w:r>
      <w:r>
        <w:t xml:space="preserve">. </w:t>
      </w:r>
      <w:r>
        <w:br/>
        <w:t xml:space="preserve">The communication between the </w:t>
      </w:r>
      <w:r w:rsidR="00C66744">
        <w:t>mobile devices and the database will be handled by the internet so in this case we do not have to be concerned as to the exact method as this will be dealt with by the Android operating system and the internet itself provided a TCP/UDP connection is established.</w:t>
      </w:r>
    </w:p>
    <w:p w14:paraId="4C3AB29B" w14:textId="77777777" w:rsidR="00004BFA" w:rsidRDefault="00004BFA" w:rsidP="00521B94"/>
    <w:p w14:paraId="61DB7961" w14:textId="77777777" w:rsidR="00C66744" w:rsidRDefault="00521B94" w:rsidP="00C66744">
      <w:pPr>
        <w:keepNext/>
        <w:jc w:val="center"/>
      </w:pPr>
      <w:r>
        <w:rPr>
          <w:noProof/>
        </w:rPr>
        <w:drawing>
          <wp:inline distT="0" distB="0" distL="0" distR="0" wp14:anchorId="51E13C0C" wp14:editId="48C9744C">
            <wp:extent cx="4556760" cy="2257907"/>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335" cy="2265625"/>
                    </a:xfrm>
                    <a:prstGeom prst="rect">
                      <a:avLst/>
                    </a:prstGeom>
                    <a:noFill/>
                    <a:ln>
                      <a:noFill/>
                    </a:ln>
                  </pic:spPr>
                </pic:pic>
              </a:graphicData>
            </a:graphic>
          </wp:inline>
        </w:drawing>
      </w:r>
    </w:p>
    <w:p w14:paraId="483E22B7" w14:textId="10F6D0CA" w:rsidR="00F468A7" w:rsidRPr="008C155F" w:rsidRDefault="00C66744" w:rsidP="00C66744">
      <w:pPr>
        <w:pStyle w:val="Caption"/>
        <w:jc w:val="center"/>
      </w:pPr>
      <w:r>
        <w:t xml:space="preserve">Figure </w:t>
      </w:r>
      <w:fldSimple w:instr=" SEQ Figure \* ARABIC ">
        <w:r w:rsidR="00951F31">
          <w:rPr>
            <w:noProof/>
          </w:rPr>
          <w:t>4</w:t>
        </w:r>
      </w:fldSimple>
    </w:p>
    <w:p w14:paraId="1EFA04A7" w14:textId="11438CD7" w:rsidR="00CD55DE" w:rsidRDefault="00CD55DE" w:rsidP="00F536DA">
      <w:pPr>
        <w:pStyle w:val="Heading4"/>
      </w:pPr>
      <w:bookmarkStart w:id="38"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lastRenderedPageBreak/>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F536DA">
      <w:pPr>
        <w:pStyle w:val="Heading3"/>
      </w:pPr>
      <w:bookmarkStart w:id="39" w:name="_Toc35109012"/>
      <w:bookmarkEnd w:id="38"/>
      <w:r>
        <w:t>Architecture</w:t>
      </w:r>
      <w:bookmarkEnd w:id="39"/>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CD5B86B" w14:textId="3E5E0BDB" w:rsidR="003E1940" w:rsidRDefault="003E1940" w:rsidP="00F536DA">
      <w:pPr>
        <w:pStyle w:val="Heading4"/>
      </w:pPr>
      <w:r>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w:t>
      </w:r>
      <w:proofErr w:type="spellStart"/>
      <w:r w:rsidR="008D0B4B">
        <w:t>a</w:t>
      </w:r>
      <w:proofErr w:type="spellEnd"/>
      <w:r w:rsidR="008D0B4B">
        <w:t xml:space="preserve">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w:t>
      </w:r>
      <w:r>
        <w:lastRenderedPageBreak/>
        <w:t xml:space="preserve">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 xml:space="preserve">Generic </w:t>
      </w:r>
      <w:proofErr w:type="spellStart"/>
      <w:r w:rsidR="0001573E" w:rsidRPr="0001573E">
        <w:t>ATTributes</w:t>
      </w:r>
      <w:proofErr w:type="spellEnd"/>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1B0BED4D" w14:textId="77777777" w:rsidR="00C66744" w:rsidRDefault="009E00C7" w:rsidP="00C66744">
      <w:pPr>
        <w:keepNext/>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56F0A972" w14:textId="4891BC42" w:rsidR="009E00C7" w:rsidRPr="009B6DB0" w:rsidRDefault="00C66744" w:rsidP="00C66744">
      <w:pPr>
        <w:pStyle w:val="Caption"/>
        <w:jc w:val="center"/>
      </w:pPr>
      <w:r>
        <w:t xml:space="preserve">Figure </w:t>
      </w:r>
      <w:fldSimple w:instr=" SEQ Figure \* ARABIC ">
        <w:r w:rsidR="00951F31">
          <w:rPr>
            <w:noProof/>
          </w:rPr>
          <w:t>5</w:t>
        </w:r>
      </w:fldSimple>
    </w:p>
    <w:p w14:paraId="3F0FBAB3" w14:textId="77777777" w:rsidR="003E1940" w:rsidRPr="003E1940" w:rsidRDefault="003E1940" w:rsidP="003E1940"/>
    <w:p w14:paraId="13D9C63D" w14:textId="0DDC445B" w:rsidR="003E1940" w:rsidRDefault="009E00C7" w:rsidP="00F536DA">
      <w:pPr>
        <w:pStyle w:val="Heading5"/>
      </w:pPr>
      <w:r>
        <w:lastRenderedPageBreak/>
        <w:t>The app –</w:t>
      </w:r>
    </w:p>
    <w:p w14:paraId="5637139A" w14:textId="19F7CBCC" w:rsidR="00811D45" w:rsidRDefault="00811D45" w:rsidP="00811D45"/>
    <w:p w14:paraId="52520436" w14:textId="4E5A8B1A" w:rsidR="00811D45" w:rsidRDefault="00811D45" w:rsidP="00811D45">
      <w:pPr>
        <w:pStyle w:val="Heading4"/>
      </w:pPr>
      <w:r>
        <w:t>Database diagram</w:t>
      </w:r>
    </w:p>
    <w:p w14:paraId="6DCD2F93" w14:textId="77777777" w:rsidR="00D878A4" w:rsidRDefault="00811D45" w:rsidP="00D878A4">
      <w:pPr>
        <w:keepNext/>
        <w:jc w:val="center"/>
      </w:pPr>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02973CCA" w14:textId="6F176FCB" w:rsidR="00811D45" w:rsidRPr="00811D45" w:rsidRDefault="00D878A4" w:rsidP="00D878A4">
      <w:pPr>
        <w:pStyle w:val="Caption"/>
        <w:jc w:val="center"/>
      </w:pPr>
      <w:r>
        <w:t xml:space="preserve">Figure </w:t>
      </w:r>
      <w:fldSimple w:instr=" SEQ Figure \* ARABIC ">
        <w:r w:rsidR="00951F31">
          <w:rPr>
            <w:noProof/>
          </w:rPr>
          <w:t>6</w:t>
        </w:r>
      </w:fldSimple>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r>
        <w:t xml:space="preserve">Handles user input via android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bookmarkStart w:id="40" w:name="_Toc35109013"/>
      <w:r>
        <w:t>Implementation</w:t>
      </w:r>
      <w:bookmarkEnd w:id="40"/>
      <w:r>
        <w:t xml:space="preserve"> </w:t>
      </w:r>
    </w:p>
    <w:p w14:paraId="529E5D6B" w14:textId="599A8F3F" w:rsidR="005819E8" w:rsidRDefault="005819E8" w:rsidP="005819E8">
      <w:pPr>
        <w:pStyle w:val="Heading2"/>
      </w:pPr>
      <w:bookmarkStart w:id="41" w:name="_Toc35109014"/>
      <w:r>
        <w:t>P</w:t>
      </w:r>
      <w:r w:rsidRPr="005819E8">
        <w:t>rerequisite</w:t>
      </w:r>
      <w:r>
        <w:t>’s</w:t>
      </w:r>
      <w:bookmarkEnd w:id="41"/>
    </w:p>
    <w:p w14:paraId="19763F01" w14:textId="13F2A0F9" w:rsidR="005819E8" w:rsidRDefault="005819E8" w:rsidP="005819E8">
      <w:r>
        <w:t xml:space="preserve">Before attempting this </w:t>
      </w:r>
      <w:r w:rsidR="00EA771F">
        <w:t>project,</w:t>
      </w:r>
      <w:r>
        <w:t xml:space="preserve"> multiple systems were required to be in place, many of these systems relied on each other to function. In order to accomplish this, I did the following – </w:t>
      </w:r>
    </w:p>
    <w:p w14:paraId="780164BB" w14:textId="6882527E" w:rsidR="007465D0" w:rsidRPr="007465D0" w:rsidRDefault="007465D0" w:rsidP="007465D0">
      <w:pPr>
        <w:pStyle w:val="Heading2"/>
      </w:pPr>
      <w:bookmarkStart w:id="42" w:name="_Toc35109015"/>
      <w:r>
        <w:t>Platform selection</w:t>
      </w:r>
      <w:bookmarkEnd w:id="42"/>
      <w:r>
        <w:t xml:space="preserve"> </w:t>
      </w:r>
    </w:p>
    <w:p w14:paraId="292F89D0" w14:textId="77777777" w:rsidR="007465D0" w:rsidRDefault="007465D0" w:rsidP="007465D0">
      <w:r>
        <w:t xml:space="preserve">Below are several chips and developments boards considered for the project plus a short description of their pro’s and con’s and suitability for the task at hand. </w:t>
      </w:r>
    </w:p>
    <w:p w14:paraId="2694F702" w14:textId="6AA38FA7" w:rsidR="007465D0" w:rsidRPr="00754A1A" w:rsidRDefault="007465D0" w:rsidP="007465D0">
      <w:r>
        <w:t xml:space="preserve">Note prices are taken from </w:t>
      </w:r>
      <w:hyperlink r:id="rId14" w:history="1">
        <w:r w:rsidRPr="003332C5">
          <w:rPr>
            <w:rStyle w:val="Hyperlink"/>
          </w:rPr>
          <w:t>https://uk.farnell.com</w:t>
        </w:r>
      </w:hyperlink>
      <w:r>
        <w:t xml:space="preserve"> on the 23/2/2019 unless otherwise specified. </w:t>
      </w:r>
    </w:p>
    <w:p w14:paraId="6E2C6862" w14:textId="1FCAD861" w:rsidR="007465D0" w:rsidRPr="007465D0" w:rsidRDefault="007465D0" w:rsidP="007465D0">
      <w:pPr>
        <w:pStyle w:val="Heading3"/>
        <w:rPr>
          <w:rFonts w:cstheme="majorHAnsi"/>
          <w:color w:val="555555"/>
          <w:szCs w:val="21"/>
        </w:rPr>
      </w:pPr>
      <w:bookmarkStart w:id="43" w:name="_Toc35109016"/>
      <w:bookmarkStart w:id="44" w:name="_Hlk2012122"/>
      <w:r w:rsidRPr="00912A2A">
        <w:rPr>
          <w:rFonts w:cstheme="majorHAnsi"/>
          <w:color w:val="555555"/>
          <w:szCs w:val="21"/>
        </w:rPr>
        <w:t>CC2640R2F</w:t>
      </w:r>
      <w:bookmarkEnd w:id="43"/>
      <w:r w:rsidRPr="00912A2A">
        <w:rPr>
          <w:rFonts w:cstheme="majorHAnsi"/>
          <w:color w:val="555555"/>
          <w:szCs w:val="21"/>
        </w:rPr>
        <w:t> </w:t>
      </w:r>
      <w:bookmarkEnd w:id="44"/>
    </w:p>
    <w:p w14:paraId="38AD6EF7" w14:textId="77777777" w:rsidR="007465D0" w:rsidRPr="006056E4" w:rsidRDefault="007465D0" w:rsidP="007465D0">
      <w:r>
        <w:t xml:space="preserve">This is an ultra-low power microcontroller (cortex m3) and RF system on a single chip, it is designed specifically to be capable of running on a coin cell battery or via an energy harvesting device </w:t>
      </w:r>
      <w:r>
        <w:fldChar w:fldCharType="begin"/>
      </w:r>
      <w:r>
        <w:instrText>ADDIN RW.CITE{{42 TexasInstruments 2019}}</w:instrText>
      </w:r>
      <w:r>
        <w:fldChar w:fldCharType="separate"/>
      </w:r>
      <w:r w:rsidRPr="00D20257">
        <w:rPr>
          <w:rFonts w:ascii="Calibri" w:hAnsi="Calibri" w:cs="Calibri"/>
          <w:bCs/>
        </w:rPr>
        <w:t xml:space="preserve">(Texas </w:t>
      </w:r>
      <w:r w:rsidRPr="00D20257">
        <w:rPr>
          <w:rFonts w:ascii="Calibri" w:hAnsi="Calibri" w:cs="Calibri"/>
          <w:bCs/>
        </w:rPr>
        <w:lastRenderedPageBreak/>
        <w:t>Instruments, 2019)</w:t>
      </w:r>
      <w:r>
        <w:fldChar w:fldCharType="end"/>
      </w:r>
      <w:r>
        <w:t>. The wireless capabilities include Bluetooth 4.3 and Bluetooth 5le connected to an ultra-low power sensor controller (based on a cortex m0) this is designed to run independently of the main cortex m3 processor allowing for extremely low power consumption while the main processor is in sleep states.</w:t>
      </w:r>
      <w:r>
        <w:br/>
        <w:t>The cost of this chip is approximately £4.07 per chip and the development kit (Launchpad) is £23.55 and is available immediately.</w:t>
      </w:r>
    </w:p>
    <w:p w14:paraId="7086BAD7"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7BBAC463"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470CF496"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57100A9D"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1D7406F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073D35F0"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524AEEB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1FB58521"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11C10CD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36177E3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3E52989E"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 xml:space="preserve">Shutdown: 100 </w:t>
      </w:r>
      <w:proofErr w:type="spellStart"/>
      <w:r w:rsidRPr="006056E4">
        <w:rPr>
          <w:rFonts w:eastAsia="Times New Roman" w:cstheme="minorHAnsi"/>
          <w:color w:val="555555"/>
        </w:rPr>
        <w:t>nA</w:t>
      </w:r>
      <w:proofErr w:type="spellEnd"/>
      <w:r w:rsidRPr="006056E4">
        <w:rPr>
          <w:rFonts w:eastAsia="Times New Roman" w:cstheme="minorHAnsi"/>
          <w:color w:val="555555"/>
        </w:rPr>
        <w:t xml:space="preserve"> (Wake Up on External Events)</w:t>
      </w:r>
    </w:p>
    <w:p w14:paraId="01B5B08E" w14:textId="77777777" w:rsidR="007465D0" w:rsidRPr="006056E4" w:rsidRDefault="007465D0" w:rsidP="007465D0">
      <w:pPr>
        <w:rPr>
          <w:rFonts w:ascii="Segoe UI" w:hAnsi="Segoe UI" w:cs="Segoe UI"/>
          <w:color w:val="555555"/>
        </w:rPr>
      </w:pPr>
    </w:p>
    <w:p w14:paraId="4D51AA33" w14:textId="401AF8D1" w:rsidR="007465D0" w:rsidRDefault="007465D0" w:rsidP="007465D0">
      <w:pPr>
        <w:pStyle w:val="Heading3"/>
      </w:pPr>
      <w:bookmarkStart w:id="45" w:name="_Toc35109017"/>
      <w:r>
        <w:t>NXP-</w:t>
      </w:r>
      <w:r w:rsidRPr="00714EA9">
        <w:t>QN908X</w:t>
      </w:r>
      <w:bookmarkEnd w:id="45"/>
    </w:p>
    <w:p w14:paraId="50FB4F0D" w14:textId="77777777" w:rsidR="007465D0" w:rsidRDefault="007465D0" w:rsidP="007465D0">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fldChar w:fldCharType="begin"/>
      </w:r>
      <w:r>
        <w:instrText>ADDIN RW.CITE{{41 NXPproducts 2019}}</w:instrText>
      </w:r>
      <w:r>
        <w:fldChar w:fldCharType="separate"/>
      </w:r>
      <w:r w:rsidRPr="00FC40D9">
        <w:rPr>
          <w:rFonts w:ascii="Calibri" w:hAnsi="Calibri" w:cs="Calibri"/>
          <w:bCs/>
        </w:rPr>
        <w:t>(NXP products, 2019)</w:t>
      </w:r>
      <w:r>
        <w:fldChar w:fldCharType="end"/>
      </w:r>
      <w:r>
        <w:t xml:space="preserve">. This chip is based around the </w:t>
      </w:r>
      <w:r w:rsidRPr="00C0631E">
        <w:t>Cortex®-M4F</w:t>
      </w:r>
      <w:r>
        <w:t xml:space="preserve"> microcontroller and </w:t>
      </w:r>
      <w:proofErr w:type="gramStart"/>
      <w:r>
        <w:t>is capable of providing</w:t>
      </w:r>
      <w:proofErr w:type="gramEnd"/>
      <w:r>
        <w:t xml:space="preserve"> floating point operations as denoted by the ‘F’ postfix and provides Bluetooth Low Energy support. </w:t>
      </w:r>
      <w:r>
        <w:br/>
        <w:t>This chip is based on a single CPU design and as such requires its main CPU to be active in order to use its Bluetooth functionality.</w:t>
      </w:r>
      <w:r>
        <w:br/>
        <w:t>The cost of this chip is approximately £4.52 and the development platform (</w:t>
      </w:r>
      <w:r w:rsidRPr="00194F54">
        <w:t>QN9080-DK</w:t>
      </w:r>
      <w:r>
        <w:t>) is £88.93 but is currently out of stock.</w:t>
      </w:r>
    </w:p>
    <w:p w14:paraId="54148E79" w14:textId="77777777" w:rsidR="007465D0" w:rsidRDefault="007465D0" w:rsidP="007465D0">
      <w:pPr>
        <w:pStyle w:val="ListParagraph"/>
        <w:numPr>
          <w:ilvl w:val="0"/>
          <w:numId w:val="4"/>
        </w:numPr>
      </w:pPr>
      <w:r>
        <w:t>Single 1.8 V ~ 3.6 V power supply</w:t>
      </w:r>
    </w:p>
    <w:p w14:paraId="33AA8F40" w14:textId="77777777" w:rsidR="007465D0" w:rsidRDefault="007465D0" w:rsidP="007465D0">
      <w:pPr>
        <w:pStyle w:val="ListParagraph"/>
        <w:numPr>
          <w:ilvl w:val="0"/>
          <w:numId w:val="4"/>
        </w:numPr>
      </w:pPr>
      <w:r>
        <w:t>1 µA deep sleep mode</w:t>
      </w:r>
    </w:p>
    <w:p w14:paraId="3146552E" w14:textId="77777777" w:rsidR="007465D0" w:rsidRDefault="007465D0" w:rsidP="007465D0">
      <w:pPr>
        <w:pStyle w:val="ListParagraph"/>
        <w:numPr>
          <w:ilvl w:val="0"/>
          <w:numId w:val="4"/>
        </w:numPr>
      </w:pPr>
      <w:r>
        <w:t>2 µA sleep mode (32-kHz OSC/RTC on)</w:t>
      </w:r>
    </w:p>
    <w:p w14:paraId="723E91C3" w14:textId="77777777" w:rsidR="007465D0" w:rsidRDefault="007465D0" w:rsidP="007465D0">
      <w:pPr>
        <w:pStyle w:val="ListParagraph"/>
        <w:numPr>
          <w:ilvl w:val="0"/>
          <w:numId w:val="4"/>
        </w:numPr>
      </w:pPr>
      <w:r>
        <w:t>3.5 mA RX current with DC-DC at 3 V supply</w:t>
      </w:r>
    </w:p>
    <w:p w14:paraId="656ACDB0" w14:textId="77777777" w:rsidR="007465D0" w:rsidRDefault="007465D0" w:rsidP="007465D0">
      <w:pPr>
        <w:pStyle w:val="ListParagraph"/>
        <w:numPr>
          <w:ilvl w:val="0"/>
          <w:numId w:val="4"/>
        </w:numPr>
      </w:pPr>
      <w:r>
        <w:t>3.5 mA TX current @0dBm Tx power with DC-DC at 3 V supply</w:t>
      </w:r>
    </w:p>
    <w:p w14:paraId="4D61CFD9" w14:textId="77777777" w:rsidR="007465D0" w:rsidRPr="006056E4" w:rsidRDefault="007465D0" w:rsidP="007465D0"/>
    <w:p w14:paraId="20B853B3" w14:textId="65C83946" w:rsidR="007465D0" w:rsidRDefault="007465D0" w:rsidP="007465D0">
      <w:pPr>
        <w:pStyle w:val="Heading3"/>
      </w:pPr>
      <w:bookmarkStart w:id="46" w:name="_Toc35109018"/>
      <w:r w:rsidRPr="00714EA9">
        <w:t>NXP-QN902X</w:t>
      </w:r>
      <w:bookmarkEnd w:id="46"/>
    </w:p>
    <w:p w14:paraId="5A6FC029" w14:textId="77777777" w:rsidR="007465D0" w:rsidRDefault="007465D0" w:rsidP="007465D0">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t xml:space="preserve"> </w:t>
      </w:r>
      <w:r>
        <w:br/>
        <w:t xml:space="preserve">This MCU is designed around </w:t>
      </w:r>
      <w:r w:rsidRPr="00475798">
        <w:t xml:space="preserve">Cortex® M0 </w:t>
      </w:r>
      <w:r>
        <w:t xml:space="preserve">design </w:t>
      </w:r>
      <w:proofErr w:type="gramStart"/>
      <w:r>
        <w:t>and also</w:t>
      </w:r>
      <w:proofErr w:type="gramEnd"/>
      <w:r>
        <w:t xml:space="preserve"> provides Bluetooth Low Energy support.</w:t>
      </w:r>
      <w:r w:rsidRPr="00E1196E">
        <w:t xml:space="preserve"> </w:t>
      </w:r>
      <w:r>
        <w:br/>
      </w:r>
      <w:r>
        <w:lastRenderedPageBreak/>
        <w:t>The cost of this chip is approximately £3.95 and the development platform (</w:t>
      </w:r>
      <w:r w:rsidRPr="00E1196E">
        <w:t>QN9020DKUL</w:t>
      </w:r>
      <w:r>
        <w:t xml:space="preserve">) is £37.40 but is again unavailable at the time of research. </w:t>
      </w:r>
    </w:p>
    <w:p w14:paraId="0C2BBF56" w14:textId="77777777" w:rsidR="007465D0" w:rsidRDefault="007465D0" w:rsidP="007465D0">
      <w:pPr>
        <w:pStyle w:val="ListParagraph"/>
        <w:numPr>
          <w:ilvl w:val="0"/>
          <w:numId w:val="7"/>
        </w:numPr>
      </w:pPr>
      <w:r>
        <w:t>Single power supply of 2.4 V to 3.6 V for QN9020/1</w:t>
      </w:r>
    </w:p>
    <w:p w14:paraId="055802F0" w14:textId="77777777" w:rsidR="007465D0" w:rsidRDefault="007465D0" w:rsidP="007465D0">
      <w:pPr>
        <w:pStyle w:val="ListParagraph"/>
        <w:numPr>
          <w:ilvl w:val="0"/>
          <w:numId w:val="7"/>
        </w:numPr>
      </w:pPr>
      <w:r>
        <w:t>Single power supply of 1.8 V to 3.6 V for QN9022</w:t>
      </w:r>
    </w:p>
    <w:p w14:paraId="1C75699C" w14:textId="77777777" w:rsidR="007465D0" w:rsidRDefault="007465D0" w:rsidP="007465D0">
      <w:pPr>
        <w:pStyle w:val="ListParagraph"/>
        <w:numPr>
          <w:ilvl w:val="0"/>
          <w:numId w:val="7"/>
        </w:numPr>
      </w:pPr>
      <w:r>
        <w:t>Integrated DC-to-DC converter and LDO</w:t>
      </w:r>
    </w:p>
    <w:p w14:paraId="5F6156E4" w14:textId="77777777" w:rsidR="007465D0" w:rsidRDefault="007465D0" w:rsidP="007465D0">
      <w:pPr>
        <w:pStyle w:val="ListParagraph"/>
        <w:numPr>
          <w:ilvl w:val="0"/>
          <w:numId w:val="7"/>
        </w:numPr>
      </w:pPr>
      <w:r>
        <w:t xml:space="preserve">2 </w:t>
      </w:r>
      <w:proofErr w:type="spellStart"/>
      <w:r>
        <w:t>μA</w:t>
      </w:r>
      <w:proofErr w:type="spellEnd"/>
      <w:r>
        <w:t xml:space="preserve"> deep sleep mode</w:t>
      </w:r>
    </w:p>
    <w:p w14:paraId="344F6523" w14:textId="77777777" w:rsidR="007465D0" w:rsidRDefault="007465D0" w:rsidP="007465D0">
      <w:pPr>
        <w:pStyle w:val="ListParagraph"/>
        <w:numPr>
          <w:ilvl w:val="0"/>
          <w:numId w:val="7"/>
        </w:numPr>
      </w:pPr>
      <w:r>
        <w:t xml:space="preserve">3 </w:t>
      </w:r>
      <w:proofErr w:type="spellStart"/>
      <w:r>
        <w:t>μA</w:t>
      </w:r>
      <w:proofErr w:type="spellEnd"/>
      <w:r>
        <w:t xml:space="preserve"> sleep mode (32 kHz RC oscillator on)</w:t>
      </w:r>
    </w:p>
    <w:p w14:paraId="64E7B04D" w14:textId="77777777" w:rsidR="007465D0" w:rsidRDefault="007465D0" w:rsidP="007465D0">
      <w:pPr>
        <w:pStyle w:val="ListParagraph"/>
        <w:numPr>
          <w:ilvl w:val="0"/>
          <w:numId w:val="7"/>
        </w:numPr>
      </w:pPr>
      <w:r>
        <w:t>9.25 mA RX current with DC-to-DC converter</w:t>
      </w:r>
    </w:p>
    <w:p w14:paraId="276369D8" w14:textId="77777777" w:rsidR="007465D0" w:rsidRDefault="007465D0" w:rsidP="007465D0">
      <w:pPr>
        <w:pStyle w:val="ListParagraph"/>
        <w:numPr>
          <w:ilvl w:val="0"/>
          <w:numId w:val="7"/>
        </w:numPr>
      </w:pPr>
      <w:r>
        <w:t>8.8 mA TX current @0 dBm TX power with DC-to-DC converter</w:t>
      </w:r>
    </w:p>
    <w:p w14:paraId="2BE03E37" w14:textId="77777777" w:rsidR="007465D0" w:rsidRDefault="007465D0" w:rsidP="007465D0"/>
    <w:p w14:paraId="52AC7A46" w14:textId="4D4A19FB" w:rsidR="007465D0" w:rsidRDefault="007465D0" w:rsidP="007465D0">
      <w:pPr>
        <w:pStyle w:val="Heading3"/>
      </w:pPr>
      <w:bookmarkStart w:id="47" w:name="_Toc35109019"/>
      <w:r>
        <w:t>Comparison</w:t>
      </w:r>
      <w:bookmarkEnd w:id="47"/>
      <w:r>
        <w:t xml:space="preserve"> </w:t>
      </w:r>
    </w:p>
    <w:tbl>
      <w:tblPr>
        <w:tblStyle w:val="TableGrid"/>
        <w:tblW w:w="9350" w:type="dxa"/>
        <w:tblLook w:val="04A0" w:firstRow="1" w:lastRow="0" w:firstColumn="1" w:lastColumn="0" w:noHBand="0" w:noVBand="1"/>
      </w:tblPr>
      <w:tblGrid>
        <w:gridCol w:w="1254"/>
        <w:gridCol w:w="2033"/>
        <w:gridCol w:w="1784"/>
        <w:gridCol w:w="1562"/>
        <w:gridCol w:w="1310"/>
        <w:gridCol w:w="1407"/>
      </w:tblGrid>
      <w:tr w:rsidR="007465D0" w14:paraId="456752F4" w14:textId="77777777" w:rsidTr="009B3169">
        <w:tc>
          <w:tcPr>
            <w:tcW w:w="1254" w:type="dxa"/>
          </w:tcPr>
          <w:p w14:paraId="3DDBC1FF" w14:textId="77777777" w:rsidR="007465D0" w:rsidRDefault="007465D0" w:rsidP="009B3169">
            <w:r>
              <w:t xml:space="preserve">Chip </w:t>
            </w:r>
          </w:p>
        </w:tc>
        <w:tc>
          <w:tcPr>
            <w:tcW w:w="2033" w:type="dxa"/>
          </w:tcPr>
          <w:p w14:paraId="32AE2310" w14:textId="77777777" w:rsidR="007465D0" w:rsidRDefault="007465D0" w:rsidP="009B3169">
            <w:r>
              <w:t xml:space="preserve">Architecture </w:t>
            </w:r>
          </w:p>
        </w:tc>
        <w:tc>
          <w:tcPr>
            <w:tcW w:w="1784" w:type="dxa"/>
          </w:tcPr>
          <w:p w14:paraId="5D83E4F8" w14:textId="77777777" w:rsidR="007465D0" w:rsidRDefault="007465D0" w:rsidP="009B3169">
            <w:r>
              <w:t xml:space="preserve">Power Consumption </w:t>
            </w:r>
          </w:p>
        </w:tc>
        <w:tc>
          <w:tcPr>
            <w:tcW w:w="1562" w:type="dxa"/>
          </w:tcPr>
          <w:p w14:paraId="27F3D4DD" w14:textId="77777777" w:rsidR="007465D0" w:rsidRDefault="007465D0" w:rsidP="009B3169">
            <w:r>
              <w:t xml:space="preserve">RF support </w:t>
            </w:r>
          </w:p>
        </w:tc>
        <w:tc>
          <w:tcPr>
            <w:tcW w:w="1310" w:type="dxa"/>
          </w:tcPr>
          <w:p w14:paraId="5039E2CC" w14:textId="77777777" w:rsidR="007465D0" w:rsidRDefault="007465D0" w:rsidP="009B3169">
            <w:r>
              <w:t xml:space="preserve">Cost for chip </w:t>
            </w:r>
          </w:p>
        </w:tc>
        <w:tc>
          <w:tcPr>
            <w:tcW w:w="1407" w:type="dxa"/>
          </w:tcPr>
          <w:p w14:paraId="57BE9502" w14:textId="77777777" w:rsidR="007465D0" w:rsidRDefault="007465D0" w:rsidP="009B3169">
            <w:r>
              <w:t xml:space="preserve">Cost for development </w:t>
            </w:r>
          </w:p>
        </w:tc>
      </w:tr>
      <w:tr w:rsidR="007465D0" w14:paraId="7D4D779C" w14:textId="77777777" w:rsidTr="009B3169">
        <w:tc>
          <w:tcPr>
            <w:tcW w:w="1254" w:type="dxa"/>
          </w:tcPr>
          <w:p w14:paraId="27E643B1" w14:textId="77777777" w:rsidR="007465D0" w:rsidRDefault="007465D0" w:rsidP="009B3169">
            <w:r w:rsidRPr="00E1196E">
              <w:t>CC2640R2F</w:t>
            </w:r>
          </w:p>
        </w:tc>
        <w:tc>
          <w:tcPr>
            <w:tcW w:w="2033" w:type="dxa"/>
          </w:tcPr>
          <w:p w14:paraId="47BFAA1A" w14:textId="77777777" w:rsidR="007465D0" w:rsidRDefault="007465D0" w:rsidP="009B3169">
            <w:r w:rsidRPr="00E1196E">
              <w:t>Cortex® M</w:t>
            </w:r>
            <w:r>
              <w:t xml:space="preserve">3 + </w:t>
            </w:r>
            <w:r w:rsidRPr="00E1196E">
              <w:t>Cortex® M0</w:t>
            </w:r>
            <w:r>
              <w:t xml:space="preserve"> components </w:t>
            </w:r>
          </w:p>
        </w:tc>
        <w:tc>
          <w:tcPr>
            <w:tcW w:w="1784" w:type="dxa"/>
          </w:tcPr>
          <w:p w14:paraId="1EED8841" w14:textId="77777777" w:rsidR="007465D0" w:rsidRDefault="007465D0" w:rsidP="009B3169"/>
        </w:tc>
        <w:tc>
          <w:tcPr>
            <w:tcW w:w="1562" w:type="dxa"/>
          </w:tcPr>
          <w:p w14:paraId="1990F32B" w14:textId="77777777" w:rsidR="007465D0" w:rsidRDefault="007465D0" w:rsidP="009B3169">
            <w:r>
              <w:t>Bluetooth 4.3,</w:t>
            </w:r>
            <w:r>
              <w:br/>
              <w:t xml:space="preserve">Bluetooth 5 low energy </w:t>
            </w:r>
          </w:p>
        </w:tc>
        <w:tc>
          <w:tcPr>
            <w:tcW w:w="1310" w:type="dxa"/>
          </w:tcPr>
          <w:p w14:paraId="68CD6C05" w14:textId="77777777" w:rsidR="007465D0" w:rsidRDefault="007465D0" w:rsidP="009B3169">
            <w:r>
              <w:br/>
              <w:t>£4.07</w:t>
            </w:r>
          </w:p>
        </w:tc>
        <w:tc>
          <w:tcPr>
            <w:tcW w:w="1407" w:type="dxa"/>
          </w:tcPr>
          <w:p w14:paraId="2BB5ECE2" w14:textId="77777777" w:rsidR="007465D0" w:rsidRDefault="007465D0" w:rsidP="009B3169">
            <w:r>
              <w:br/>
              <w:t>£23.55</w:t>
            </w:r>
          </w:p>
        </w:tc>
      </w:tr>
      <w:tr w:rsidR="007465D0" w14:paraId="3FF86B50" w14:textId="77777777" w:rsidTr="009B3169">
        <w:tc>
          <w:tcPr>
            <w:tcW w:w="1254" w:type="dxa"/>
          </w:tcPr>
          <w:p w14:paraId="1FF28FE3" w14:textId="77777777" w:rsidR="007465D0" w:rsidRDefault="007465D0" w:rsidP="009B3169">
            <w:r w:rsidRPr="00E1196E">
              <w:t>NXP-QN908X</w:t>
            </w:r>
          </w:p>
        </w:tc>
        <w:tc>
          <w:tcPr>
            <w:tcW w:w="2033" w:type="dxa"/>
          </w:tcPr>
          <w:p w14:paraId="3786C6D1" w14:textId="77777777" w:rsidR="007465D0" w:rsidRDefault="007465D0" w:rsidP="009B3169">
            <w:r w:rsidRPr="00E1196E">
              <w:t>Cortex®-M4F</w:t>
            </w:r>
          </w:p>
        </w:tc>
        <w:tc>
          <w:tcPr>
            <w:tcW w:w="1784" w:type="dxa"/>
          </w:tcPr>
          <w:p w14:paraId="4886011D" w14:textId="77777777" w:rsidR="007465D0" w:rsidRDefault="007465D0" w:rsidP="009B3169"/>
        </w:tc>
        <w:tc>
          <w:tcPr>
            <w:tcW w:w="1562" w:type="dxa"/>
          </w:tcPr>
          <w:p w14:paraId="57E5906C" w14:textId="77777777" w:rsidR="007465D0" w:rsidRDefault="007465D0" w:rsidP="009B3169">
            <w:r w:rsidRPr="008C7E78">
              <w:t>Bluetooth 5 low energy</w:t>
            </w:r>
          </w:p>
        </w:tc>
        <w:tc>
          <w:tcPr>
            <w:tcW w:w="1310" w:type="dxa"/>
          </w:tcPr>
          <w:p w14:paraId="1CE265BD" w14:textId="77777777" w:rsidR="007465D0" w:rsidRDefault="007465D0" w:rsidP="009B3169">
            <w:r>
              <w:t>£4.52</w:t>
            </w:r>
          </w:p>
        </w:tc>
        <w:tc>
          <w:tcPr>
            <w:tcW w:w="1407" w:type="dxa"/>
          </w:tcPr>
          <w:p w14:paraId="3465C9B8" w14:textId="77777777" w:rsidR="007465D0" w:rsidRDefault="007465D0" w:rsidP="009B3169">
            <w:r>
              <w:t>£88.93</w:t>
            </w:r>
          </w:p>
        </w:tc>
      </w:tr>
      <w:tr w:rsidR="007465D0" w14:paraId="133EEB15" w14:textId="77777777" w:rsidTr="009B3169">
        <w:tc>
          <w:tcPr>
            <w:tcW w:w="1254" w:type="dxa"/>
          </w:tcPr>
          <w:p w14:paraId="3839C33D" w14:textId="77777777" w:rsidR="007465D0" w:rsidRDefault="007465D0" w:rsidP="009B3169">
            <w:r w:rsidRPr="00E1196E">
              <w:t>NXP-QN902X</w:t>
            </w:r>
          </w:p>
        </w:tc>
        <w:tc>
          <w:tcPr>
            <w:tcW w:w="2033" w:type="dxa"/>
          </w:tcPr>
          <w:p w14:paraId="1B03D993" w14:textId="77777777" w:rsidR="007465D0" w:rsidRDefault="007465D0" w:rsidP="009B3169">
            <w:r w:rsidRPr="00E1196E">
              <w:t>Cortex®-M</w:t>
            </w:r>
            <w:r>
              <w:t>0</w:t>
            </w:r>
          </w:p>
        </w:tc>
        <w:tc>
          <w:tcPr>
            <w:tcW w:w="1784" w:type="dxa"/>
          </w:tcPr>
          <w:p w14:paraId="7DBE8AC8" w14:textId="77777777" w:rsidR="007465D0" w:rsidRDefault="007465D0" w:rsidP="009B3169"/>
        </w:tc>
        <w:tc>
          <w:tcPr>
            <w:tcW w:w="1562" w:type="dxa"/>
          </w:tcPr>
          <w:p w14:paraId="11DF0535" w14:textId="77777777" w:rsidR="007465D0" w:rsidRDefault="007465D0" w:rsidP="009B3169">
            <w:r w:rsidRPr="008C7E78">
              <w:t>Bluetooth 5 low energy</w:t>
            </w:r>
          </w:p>
        </w:tc>
        <w:tc>
          <w:tcPr>
            <w:tcW w:w="1310" w:type="dxa"/>
          </w:tcPr>
          <w:p w14:paraId="33D7811F" w14:textId="77777777" w:rsidR="007465D0" w:rsidRDefault="007465D0" w:rsidP="009B3169">
            <w:r>
              <w:t>£3.95</w:t>
            </w:r>
          </w:p>
        </w:tc>
        <w:tc>
          <w:tcPr>
            <w:tcW w:w="1407" w:type="dxa"/>
          </w:tcPr>
          <w:p w14:paraId="6D8144F2" w14:textId="77777777" w:rsidR="007465D0" w:rsidRDefault="007465D0" w:rsidP="00D878A4">
            <w:pPr>
              <w:keepNext/>
            </w:pPr>
            <w:r>
              <w:t>£37.40</w:t>
            </w:r>
          </w:p>
        </w:tc>
      </w:tr>
    </w:tbl>
    <w:p w14:paraId="6FCD3F25" w14:textId="7E80859D" w:rsidR="007465D0" w:rsidRDefault="00D878A4" w:rsidP="00D878A4">
      <w:pPr>
        <w:pStyle w:val="Caption"/>
      </w:pPr>
      <w:r>
        <w:t xml:space="preserve">Table </w:t>
      </w:r>
      <w:fldSimple w:instr=" SEQ Table \* ARABIC ">
        <w:r>
          <w:rPr>
            <w:noProof/>
          </w:rPr>
          <w:t>9</w:t>
        </w:r>
      </w:fldSimple>
    </w:p>
    <w:p w14:paraId="114ADF31" w14:textId="77777777" w:rsidR="007465D0" w:rsidRDefault="007465D0" w:rsidP="007465D0">
      <w:pPr>
        <w:pStyle w:val="Heading3"/>
      </w:pPr>
      <w:bookmarkStart w:id="48" w:name="_Toc35109020"/>
      <w:r>
        <w:t>Hardware decision</w:t>
      </w:r>
      <w:bookmarkEnd w:id="48"/>
      <w:r>
        <w:t xml:space="preserve"> </w:t>
      </w:r>
    </w:p>
    <w:p w14:paraId="00610E6F" w14:textId="592D5BB9" w:rsidR="007465D0" w:rsidRDefault="007465D0" w:rsidP="007465D0">
      <w:r>
        <w:t xml:space="preserve">The decision for what MCU to use was almost made for us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however the larger costs of the development kit and at the time of research being unavailable made the CC2640R2F the better choice. The </w:t>
      </w:r>
      <w:r w:rsidRPr="00E1196E">
        <w:t>NXP-QN908X</w:t>
      </w:r>
      <w:r>
        <w:t xml:space="preserve"> was largely ruled out due to its very high development cost, also being based on a Cortex M4 means its computational power is fay beyond what is required – its inclusion of a floating-point </w:t>
      </w:r>
      <w:r w:rsidRPr="000E0E2B">
        <w:t>math coprocessor</w:t>
      </w:r>
      <w:r>
        <w:t xml:space="preserve"> as denoted by the ‘F’ part of Cortex M4F is also an addition that would be unused in this project.</w:t>
      </w:r>
      <w:r>
        <w:br/>
        <w:t xml:space="preserve">An advantage of using the </w:t>
      </w:r>
      <w:r w:rsidRPr="000E0E2B">
        <w:t>TI CC2640R</w:t>
      </w:r>
      <w:r>
        <w:t xml:space="preserve">2F allows for usage of Texas Instruments own Eclipse based ‘Code </w:t>
      </w:r>
      <w:r w:rsidR="00985949">
        <w:t xml:space="preserve">Composer Studio`. </w:t>
      </w:r>
    </w:p>
    <w:p w14:paraId="39C7F995" w14:textId="77777777" w:rsidR="002D0129" w:rsidRDefault="002D0129" w:rsidP="002D0129">
      <w:pPr>
        <w:pStyle w:val="Heading4"/>
      </w:pPr>
      <w:r w:rsidRPr="002D0129">
        <w:t xml:space="preserve">CC2640R2FRSMT MCU </w:t>
      </w:r>
    </w:p>
    <w:p w14:paraId="52BD1DF9" w14:textId="6988A251" w:rsidR="002D0129" w:rsidRPr="002D0129" w:rsidRDefault="002D0129" w:rsidP="002D0129">
      <w:r w:rsidRPr="002D0129">
        <w:t xml:space="preserve">The hardware will be based around the CC2640R2FRSMT MCU and developed on the relevant ‘Launchpad’ development board for this chip and using technical data from the ‘CC13x0, CC26x0 </w:t>
      </w:r>
      <w:proofErr w:type="spellStart"/>
      <w:r w:rsidRPr="002D0129">
        <w:t>SimpleLink</w:t>
      </w:r>
      <w:proofErr w:type="spellEnd"/>
      <w:r w:rsidRPr="002D0129">
        <w:t xml:space="preserve">™ Wireless MCU Technical Reference Manual’ </w:t>
      </w:r>
      <w:r w:rsidRPr="002D0129">
        <w:fldChar w:fldCharType="begin"/>
      </w:r>
      <w:r w:rsidRPr="002D0129">
        <w:instrText>ADDIN RW.CITE{{60 TexasInstruments 2017}}</w:instrText>
      </w:r>
      <w:r w:rsidRPr="002D0129">
        <w:fldChar w:fldCharType="separate"/>
      </w:r>
      <w:r w:rsidRPr="002D0129">
        <w:rPr>
          <w:rFonts w:ascii="Calibri" w:hAnsi="Calibri" w:cs="Calibri"/>
          <w:bCs/>
        </w:rPr>
        <w:t>(Texas Instruments, 2017)</w:t>
      </w:r>
      <w:r w:rsidRPr="002D0129">
        <w:fldChar w:fldCharType="end"/>
      </w:r>
      <w:r w:rsidRPr="002D0129">
        <w:t xml:space="preserve">. Once development is completed using the Launchpad development device a cost reduction will be performed. This will involve installing the same MCU onto a bespoke designed PCB that will be considerably smaller than the launchpad and contain no extraneous devices for programming and debugging as are found on development boards. </w:t>
      </w:r>
    </w:p>
    <w:p w14:paraId="3C33B5D9" w14:textId="77777777" w:rsidR="002D0129" w:rsidRPr="002D0129" w:rsidRDefault="002D0129" w:rsidP="002D0129">
      <w:r w:rsidRPr="002D0129">
        <w:t>The final hardware should consist of –</w:t>
      </w:r>
    </w:p>
    <w:p w14:paraId="26D40EE4" w14:textId="77777777" w:rsidR="002D0129" w:rsidRPr="002D0129" w:rsidRDefault="002D0129" w:rsidP="002D0129">
      <w:pPr>
        <w:numPr>
          <w:ilvl w:val="0"/>
          <w:numId w:val="25"/>
        </w:numPr>
        <w:contextualSpacing/>
      </w:pPr>
      <w:r w:rsidRPr="002D0129">
        <w:lastRenderedPageBreak/>
        <w:t xml:space="preserve">The MCU </w:t>
      </w:r>
    </w:p>
    <w:p w14:paraId="304BF820" w14:textId="77777777" w:rsidR="002D0129" w:rsidRPr="002D0129" w:rsidRDefault="002D0129" w:rsidP="002D0129">
      <w:pPr>
        <w:numPr>
          <w:ilvl w:val="0"/>
          <w:numId w:val="25"/>
        </w:numPr>
        <w:contextualSpacing/>
      </w:pPr>
      <w:r w:rsidRPr="002D0129">
        <w:t xml:space="preserve">PCB </w:t>
      </w:r>
    </w:p>
    <w:p w14:paraId="6D7ABF69" w14:textId="77777777" w:rsidR="002D0129" w:rsidRPr="002D0129" w:rsidRDefault="002D0129" w:rsidP="002D0129">
      <w:pPr>
        <w:numPr>
          <w:ilvl w:val="0"/>
          <w:numId w:val="25"/>
        </w:numPr>
        <w:contextualSpacing/>
      </w:pPr>
      <w:r w:rsidRPr="002D0129">
        <w:t xml:space="preserve">Ancillary components </w:t>
      </w:r>
      <w:proofErr w:type="spellStart"/>
      <w:r w:rsidRPr="002D0129">
        <w:t>inc</w:t>
      </w:r>
      <w:proofErr w:type="spellEnd"/>
      <w:r w:rsidRPr="002D0129">
        <w:t xml:space="preserve"> –</w:t>
      </w:r>
    </w:p>
    <w:p w14:paraId="190E0C8B" w14:textId="77777777" w:rsidR="002D0129" w:rsidRPr="002D0129" w:rsidRDefault="002D0129" w:rsidP="002D0129">
      <w:pPr>
        <w:numPr>
          <w:ilvl w:val="1"/>
          <w:numId w:val="25"/>
        </w:numPr>
        <w:contextualSpacing/>
      </w:pPr>
      <w:r w:rsidRPr="002D0129">
        <w:t xml:space="preserve">Resistors </w:t>
      </w:r>
    </w:p>
    <w:p w14:paraId="4B03EB77" w14:textId="77777777" w:rsidR="002D0129" w:rsidRPr="002D0129" w:rsidRDefault="002D0129" w:rsidP="002D0129">
      <w:pPr>
        <w:numPr>
          <w:ilvl w:val="1"/>
          <w:numId w:val="25"/>
        </w:numPr>
        <w:contextualSpacing/>
      </w:pPr>
      <w:r w:rsidRPr="002D0129">
        <w:t xml:space="preserve">Capacitors </w:t>
      </w:r>
    </w:p>
    <w:p w14:paraId="706D0C32" w14:textId="77777777" w:rsidR="002D0129" w:rsidRPr="002D0129" w:rsidRDefault="002D0129" w:rsidP="002D0129">
      <w:pPr>
        <w:numPr>
          <w:ilvl w:val="1"/>
          <w:numId w:val="25"/>
        </w:numPr>
        <w:contextualSpacing/>
      </w:pPr>
      <w:r w:rsidRPr="002D0129">
        <w:t>24Mhz Crystal</w:t>
      </w:r>
    </w:p>
    <w:p w14:paraId="2279BD72" w14:textId="77777777" w:rsidR="002D0129" w:rsidRPr="002D0129" w:rsidRDefault="002D0129" w:rsidP="002D0129">
      <w:r w:rsidRPr="002D0129">
        <w:t xml:space="preserve">Note these components are found on page 43 of the Texas Instruments datasheet ‘swrs204b.pdf’ as found on their website. </w:t>
      </w:r>
    </w:p>
    <w:p w14:paraId="33658BD1" w14:textId="77777777" w:rsidR="002D0129" w:rsidRPr="002D0129" w:rsidRDefault="002D0129" w:rsidP="002D0129">
      <w:r w:rsidRPr="002D0129">
        <w:t>Further attention will need to be paid as some items in this document are described as components when they are in fact resistance/capacitance of tracks on the PCB, specifically those related to the Bluetooth antenna.</w:t>
      </w:r>
    </w:p>
    <w:p w14:paraId="45AB438A" w14:textId="77777777" w:rsidR="002D0129" w:rsidRDefault="002D0129" w:rsidP="007465D0"/>
    <w:p w14:paraId="38FA93B4" w14:textId="2F59B850" w:rsidR="007465D0" w:rsidRDefault="007465D0" w:rsidP="007465D0">
      <w:pPr>
        <w:pStyle w:val="Heading2"/>
      </w:pPr>
      <w:bookmarkStart w:id="49" w:name="_Toc35109021"/>
      <w:r>
        <w:t>Software usage</w:t>
      </w:r>
      <w:bookmarkEnd w:id="49"/>
      <w:r>
        <w:t xml:space="preserve"> </w:t>
      </w:r>
    </w:p>
    <w:p w14:paraId="2000A29E" w14:textId="366C5994" w:rsidR="007465D0" w:rsidRPr="007465D0" w:rsidRDefault="007465D0" w:rsidP="007465D0">
      <w:r>
        <w:t xml:space="preserve">In this section we will outline the software environments used the reasons for their selection and give an outline of how each is setup - </w:t>
      </w:r>
    </w:p>
    <w:p w14:paraId="78D242DE" w14:textId="4C99B1EB" w:rsidR="005819E8" w:rsidRDefault="005819E8" w:rsidP="005819E8">
      <w:pPr>
        <w:pStyle w:val="Heading3"/>
      </w:pPr>
      <w:bookmarkStart w:id="50" w:name="_Toc35109022"/>
      <w:r>
        <w:t>Virtual machine</w:t>
      </w:r>
      <w:bookmarkEnd w:id="50"/>
      <w:r>
        <w:t xml:space="preserve"> </w:t>
      </w:r>
    </w:p>
    <w:p w14:paraId="01768BFD" w14:textId="75B557A8" w:rsidR="00C976BD" w:rsidRDefault="005819E8" w:rsidP="005819E8">
      <w:r>
        <w:t xml:space="preserve">The </w:t>
      </w:r>
      <w:r w:rsidRPr="005819E8">
        <w:t>CC2640R2F</w:t>
      </w:r>
      <w:r>
        <w:t xml:space="preserve"> launchpad development board by Texas Instruments is recommended to be programmed via the ‘Code Composer Studio’ IDE. I was already using this with</w:t>
      </w:r>
      <w:r w:rsidR="00DB0D31">
        <w:t xml:space="preserve"> another project </w:t>
      </w:r>
      <w:proofErr w:type="gramStart"/>
      <w:r w:rsidR="00DB0D31">
        <w:t>so as to</w:t>
      </w:r>
      <w:proofErr w:type="gramEnd"/>
      <w:r w:rsidR="00DB0D31">
        <w:t xml:space="preserve"> stop cross contamination between projects and to enable me to work from multiple places I 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p>
    <w:p w14:paraId="05BC6B36" w14:textId="3CAB119A" w:rsidR="003E1940" w:rsidRDefault="00EA771F" w:rsidP="00EA771F">
      <w:r>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t xml:space="preserve">Machine </w:t>
            </w:r>
          </w:p>
        </w:tc>
        <w:tc>
          <w:tcPr>
            <w:tcW w:w="1870" w:type="dxa"/>
          </w:tcPr>
          <w:p w14:paraId="2DD7B145" w14:textId="524CF515" w:rsidR="00C976BD" w:rsidRDefault="002F6BDA" w:rsidP="00EA771F">
            <w:r>
              <w:t>CPU</w:t>
            </w:r>
            <w:r w:rsidR="00C976BD">
              <w:t xml:space="preserve"> available </w:t>
            </w:r>
          </w:p>
        </w:tc>
        <w:tc>
          <w:tcPr>
            <w:tcW w:w="1870" w:type="dxa"/>
          </w:tcPr>
          <w:p w14:paraId="46B87AF9" w14:textId="0DEFC0E9" w:rsidR="00C976BD" w:rsidRDefault="002F6BDA" w:rsidP="00EA771F">
            <w:r>
              <w:t>CPU</w:t>
            </w:r>
            <w:r w:rsidR="00C976BD">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64BED095" w:rsidR="002765BA" w:rsidRDefault="002765BA" w:rsidP="00EA771F">
            <w:r>
              <w:t xml:space="preserve">2.8-3.8 </w:t>
            </w:r>
            <w:r w:rsidR="002F6BDA">
              <w:t>GH</w:t>
            </w:r>
            <w:r>
              <w:t>z</w:t>
            </w:r>
          </w:p>
          <w:p w14:paraId="56716B88" w14:textId="77777777" w:rsidR="00C976BD" w:rsidRDefault="002765BA" w:rsidP="00EA771F">
            <w:r>
              <w:t xml:space="preserve">4 cores </w:t>
            </w:r>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4D737342" w:rsidR="002765BA" w:rsidRDefault="002765BA" w:rsidP="00EA771F">
            <w:r>
              <w:t xml:space="preserve">3.8-4.6 </w:t>
            </w:r>
            <w:r w:rsidR="002F6BDA">
              <w:t>GH</w:t>
            </w:r>
            <w:r>
              <w:t xml:space="preserve">z </w:t>
            </w:r>
          </w:p>
          <w:p w14:paraId="678D0997" w14:textId="77777777" w:rsidR="002765BA" w:rsidRDefault="002765BA" w:rsidP="00EA771F">
            <w:r>
              <w:t xml:space="preserve">12 cores </w:t>
            </w:r>
          </w:p>
          <w:p w14:paraId="4B174103" w14:textId="3597888D" w:rsidR="002765BA" w:rsidRDefault="002765BA" w:rsidP="00EA771F">
            <w:r>
              <w:t xml:space="preserve">24 threads </w:t>
            </w:r>
          </w:p>
        </w:tc>
        <w:tc>
          <w:tcPr>
            <w:tcW w:w="1870" w:type="dxa"/>
          </w:tcPr>
          <w:p w14:paraId="5625F864" w14:textId="23799B42" w:rsidR="00C976BD" w:rsidRDefault="002765BA" w:rsidP="00EA771F">
            <w:r>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E24CC4E" w:rsidR="002765BA" w:rsidRDefault="002765BA" w:rsidP="00EA771F">
            <w:r>
              <w:t xml:space="preserve">3.4-3.8 </w:t>
            </w:r>
            <w:r w:rsidR="002F6BDA">
              <w:t>GH</w:t>
            </w:r>
            <w:r>
              <w:t xml:space="preserve">z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D878A4">
            <w:pPr>
              <w:keepNext/>
            </w:pPr>
            <w:r>
              <w:t>8GB</w:t>
            </w:r>
          </w:p>
        </w:tc>
      </w:tr>
    </w:tbl>
    <w:p w14:paraId="71FACA87" w14:textId="6D772529" w:rsidR="00C976BD" w:rsidRDefault="00D878A4" w:rsidP="00D878A4">
      <w:pPr>
        <w:pStyle w:val="Caption"/>
      </w:pPr>
      <w:r>
        <w:t xml:space="preserve">Table </w:t>
      </w:r>
      <w:fldSimple w:instr=" SEQ Table \* ARABIC ">
        <w:r>
          <w:rPr>
            <w:noProof/>
          </w:rPr>
          <w:t>10</w:t>
        </w:r>
      </w:fldSimple>
    </w:p>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1D5DC4D" w:rsidR="000A792F" w:rsidRDefault="00F537F7" w:rsidP="00F537F7">
      <w:pPr>
        <w:pStyle w:val="Heading3"/>
      </w:pPr>
      <w:bookmarkStart w:id="51" w:name="_Toc35109023"/>
      <w:bookmarkEnd w:id="20"/>
      <w:r>
        <w:lastRenderedPageBreak/>
        <w:t>Software tools and development environment</w:t>
      </w:r>
      <w:bookmarkEnd w:id="51"/>
      <w:r>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proofErr w:type="spellStart"/>
      <w:r>
        <w:t>CodeComposer</w:t>
      </w:r>
      <w:r w:rsidR="006A16BC">
        <w:t>Studio</w:t>
      </w:r>
      <w:proofErr w:type="spellEnd"/>
      <w:r>
        <w:t xml:space="preserve"> 9.0</w:t>
      </w:r>
      <w:r w:rsidR="006A16BC">
        <w:t>.1 (</w:t>
      </w:r>
      <w:r w:rsidR="0058185D">
        <w:t>CCS)</w:t>
      </w:r>
    </w:p>
    <w:p w14:paraId="5594BF3D" w14:textId="4E3A7E1C" w:rsidR="00F537F7" w:rsidRDefault="00F537F7" w:rsidP="00F537F7">
      <w:pPr>
        <w:pStyle w:val="ListParagraph"/>
        <w:numPr>
          <w:ilvl w:val="0"/>
          <w:numId w:val="27"/>
        </w:numPr>
      </w:pPr>
      <w:r>
        <w:t xml:space="preserve">Android studio 3.6.1 </w:t>
      </w:r>
    </w:p>
    <w:p w14:paraId="3504D8AE" w14:textId="306D9CAE" w:rsidR="00725AA1" w:rsidRDefault="00725AA1" w:rsidP="00F537F7">
      <w:pPr>
        <w:pStyle w:val="ListParagraph"/>
        <w:numPr>
          <w:ilvl w:val="0"/>
          <w:numId w:val="27"/>
        </w:numPr>
      </w:pPr>
      <w:proofErr w:type="spellStart"/>
      <w:r w:rsidRPr="00725AA1">
        <w:t>SimpleLink</w:t>
      </w:r>
      <w:proofErr w:type="spellEnd"/>
      <w:r w:rsidRPr="00725AA1">
        <w:t>™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4DBBB428" w:rsidR="00B74EFF" w:rsidRDefault="00B74EFF" w:rsidP="00B74EFF">
      <w:pPr>
        <w:pStyle w:val="Heading3"/>
      </w:pPr>
      <w:bookmarkStart w:id="52" w:name="_Toc35109024"/>
      <w:r>
        <w:t>First steps, setup and hardware testing</w:t>
      </w:r>
      <w:bookmarkEnd w:id="52"/>
      <w:r>
        <w:t xml:space="preserve"> </w:t>
      </w:r>
    </w:p>
    <w:p w14:paraId="34FB3687" w14:textId="22436AC8"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o it with the TI </w:t>
      </w:r>
      <w:proofErr w:type="spellStart"/>
      <w:r>
        <w:t>Simplelink</w:t>
      </w:r>
      <w:proofErr w:type="spellEnd"/>
      <w:r>
        <w:t xml:space="preserve"> starter application (available </w:t>
      </w:r>
      <w:hyperlink r:id="rId15" w:history="1">
        <w:r w:rsidRPr="00B74EFF">
          <w:rPr>
            <w:rStyle w:val="Hyperlink"/>
          </w:rPr>
          <w:t>here</w:t>
        </w:r>
      </w:hyperlink>
      <w:r>
        <w:t xml:space="preserve">). </w:t>
      </w:r>
    </w:p>
    <w:p w14:paraId="0F64358E" w14:textId="1F516DF1"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To circumvent this a regular browser could be used as well as a combination of Google searches and using the search form on the TI website, however this would often serve archived results that were no longer relevant to this version of the SDK or CCS or serve results relevant to other development boards – frequently the MSP430. This meant great care had to be used </w:t>
      </w:r>
      <w:r w:rsidR="000C6D54">
        <w:t xml:space="preserve">when vetting the usefulness of these results. Originally the demo software was available as a separate </w:t>
      </w:r>
      <w:r w:rsidR="00E96AEF">
        <w:t>download,</w:t>
      </w:r>
      <w:r w:rsidR="000C6D54">
        <w:t xml:space="preserve"> but this has since been integrated into the SDK. </w:t>
      </w:r>
      <w:r w:rsidR="00E96AEF">
        <w:t xml:space="preserve">After acquiring the correct information several dependencies needed to be loaded into CCS in order to make Project Zero compile, these were mostly related to the </w:t>
      </w:r>
      <w:proofErr w:type="spellStart"/>
      <w:r w:rsidR="00E96AEF">
        <w:t>BluetoothLowEnergyStackHandler</w:t>
      </w:r>
      <w:proofErr w:type="spellEnd"/>
      <w:r w:rsidR="00E96AEF">
        <w:t xml:space="preserve"> and TIRTOS, the latter of which had updates giving issues with its integration, luckily an update was released for the SDK containing all the required components and dependencies giving a project that looked like the image below. </w:t>
      </w:r>
    </w:p>
    <w:p w14:paraId="28D6EB7D" w14:textId="77777777" w:rsidR="00D878A4" w:rsidRDefault="00E96AEF" w:rsidP="00D878A4">
      <w:pPr>
        <w:keepNext/>
        <w:jc w:val="center"/>
      </w:pPr>
      <w:r>
        <w:rPr>
          <w:noProof/>
        </w:rPr>
        <w:lastRenderedPageBreak/>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11F375B8" w14:textId="2D6F8170" w:rsidR="00E96AEF" w:rsidRDefault="00D878A4" w:rsidP="00D878A4">
      <w:pPr>
        <w:pStyle w:val="Caption"/>
        <w:jc w:val="center"/>
      </w:pPr>
      <w:r>
        <w:t xml:space="preserve">Figure </w:t>
      </w:r>
      <w:fldSimple w:instr=" SEQ Figure \* ARABIC ">
        <w:r w:rsidR="00951F31">
          <w:rPr>
            <w:noProof/>
          </w:rPr>
          <w:t>7</w:t>
        </w:r>
      </w:fldSimple>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688CE3B" w:rsidR="00AD68D0" w:rsidRDefault="00AD68D0" w:rsidP="00B74EFF">
      <w:r>
        <w:t xml:space="preserve">Next on an Android device with access to the play store </w:t>
      </w:r>
      <w:r w:rsidR="009365A2">
        <w:t xml:space="preserve">the </w:t>
      </w:r>
      <w:proofErr w:type="spellStart"/>
      <w:r w:rsidR="009365A2">
        <w:t>Simplelink</w:t>
      </w:r>
      <w:proofErr w:type="spellEnd"/>
      <w:r w:rsidR="009365A2">
        <w:t xml:space="preserve"> software should be downloaded and installed giving the results as per the following images – </w:t>
      </w:r>
    </w:p>
    <w:p w14:paraId="54B1244E" w14:textId="77777777" w:rsidR="00D878A4" w:rsidRDefault="009365A2" w:rsidP="00D878A4">
      <w:pPr>
        <w:keepNext/>
        <w:jc w:val="center"/>
      </w:pPr>
      <w:r>
        <w:rPr>
          <w:noProof/>
        </w:rPr>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53067896" w14:textId="5A00E9DD" w:rsidR="009365A2" w:rsidRDefault="00D878A4" w:rsidP="00D878A4">
      <w:pPr>
        <w:pStyle w:val="Caption"/>
        <w:jc w:val="center"/>
      </w:pPr>
      <w:r>
        <w:t xml:space="preserve">Figure </w:t>
      </w:r>
      <w:fldSimple w:instr=" SEQ Figure \* ARABIC ">
        <w:r w:rsidR="00951F31">
          <w:rPr>
            <w:noProof/>
          </w:rPr>
          <w:t>8</w:t>
        </w:r>
      </w:fldSimple>
    </w:p>
    <w:p w14:paraId="7B374493" w14:textId="779D4739" w:rsidR="009365A2" w:rsidRDefault="009365A2" w:rsidP="009365A2">
      <w:pPr>
        <w:jc w:val="center"/>
      </w:pPr>
    </w:p>
    <w:p w14:paraId="67C24A25" w14:textId="0C00E733" w:rsidR="009365A2" w:rsidRDefault="0012212C" w:rsidP="009365A2">
      <w:r>
        <w:t>Installation of t</w:t>
      </w:r>
      <w:r w:rsidR="009365A2">
        <w:t>his will provide an entry into the main app drawer looking like the following –</w:t>
      </w:r>
    </w:p>
    <w:p w14:paraId="61F18E09" w14:textId="77777777" w:rsidR="00D878A4" w:rsidRDefault="009365A2" w:rsidP="00D878A4">
      <w:pPr>
        <w:keepNext/>
        <w:jc w:val="center"/>
      </w:pPr>
      <w:r>
        <w:rPr>
          <w:noProof/>
        </w:rPr>
        <w:lastRenderedPageBreak/>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5BB08D00" w14:textId="6676475D" w:rsidR="009365A2" w:rsidRDefault="00D878A4" w:rsidP="00D878A4">
      <w:pPr>
        <w:pStyle w:val="Caption"/>
        <w:jc w:val="center"/>
      </w:pPr>
      <w:r>
        <w:t xml:space="preserve">Figure </w:t>
      </w:r>
      <w:fldSimple w:instr=" SEQ Figure \* ARABIC ">
        <w:r w:rsidR="00951F31">
          <w:rPr>
            <w:noProof/>
          </w:rPr>
          <w:t>9</w:t>
        </w:r>
      </w:fldSimple>
    </w:p>
    <w:p w14:paraId="67AFE44D" w14:textId="673DF69B" w:rsidR="0012212C" w:rsidRDefault="0012212C" w:rsidP="0012212C">
      <w:r>
        <w:t xml:space="preserve">Opening this application will give you the following </w:t>
      </w:r>
      <w:proofErr w:type="gramStart"/>
      <w:r>
        <w:t>provided that</w:t>
      </w:r>
      <w:proofErr w:type="gramEnd"/>
      <w:r>
        <w:t xml:space="preserve"> Bluetooth is enabled on the device– </w:t>
      </w:r>
    </w:p>
    <w:p w14:paraId="6A96D1C3" w14:textId="77777777" w:rsidR="00D878A4" w:rsidRDefault="0012212C" w:rsidP="00D878A4">
      <w:pPr>
        <w:keepNext/>
        <w:jc w:val="center"/>
      </w:pPr>
      <w:r>
        <w:rPr>
          <w:noProof/>
        </w:rPr>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4D8C1229" w14:textId="3628645E" w:rsidR="0012212C" w:rsidRDefault="00D878A4" w:rsidP="00D878A4">
      <w:pPr>
        <w:pStyle w:val="Caption"/>
        <w:jc w:val="center"/>
      </w:pPr>
      <w:r>
        <w:t xml:space="preserve">Figure </w:t>
      </w:r>
      <w:fldSimple w:instr=" SEQ Figure \* ARABIC ">
        <w:r w:rsidR="00951F31">
          <w:rPr>
            <w:noProof/>
          </w:rPr>
          <w:t>10</w:t>
        </w:r>
      </w:fldSimple>
    </w:p>
    <w:p w14:paraId="1350A4A9" w14:textId="1A5D0541" w:rsidR="00E96AEF" w:rsidRDefault="0012212C" w:rsidP="00B74EFF">
      <w:r>
        <w:t xml:space="preserve">Upon deploying </w:t>
      </w:r>
      <w:proofErr w:type="spellStart"/>
      <w:r>
        <w:t>projectzero</w:t>
      </w:r>
      <w:proofErr w:type="spellEnd"/>
      <w:r>
        <w:t xml:space="preserve"> to the board using the deployment buttons at the top of the </w:t>
      </w:r>
      <w:r w:rsidR="00A84469">
        <w:t xml:space="preserve">IDE the board will start broadcasting its name, this can be scanned for in the </w:t>
      </w:r>
      <w:proofErr w:type="spellStart"/>
      <w:r w:rsidR="00A84469">
        <w:t>simplelink</w:t>
      </w:r>
      <w:proofErr w:type="spellEnd"/>
      <w:r w:rsidR="00A84469">
        <w:t xml:space="preserve"> app. </w:t>
      </w:r>
    </w:p>
    <w:p w14:paraId="657CE4E5" w14:textId="51BE34CB" w:rsidR="00A84469" w:rsidRDefault="00A84469" w:rsidP="00B74EFF">
      <w:r>
        <w:t xml:space="preserve">INSERT SCREENSHOT </w:t>
      </w:r>
    </w:p>
    <w:p w14:paraId="4AADEF65" w14:textId="0108AB61" w:rsidR="00E07204" w:rsidRDefault="00E07204" w:rsidP="00B74EFF">
      <w:r>
        <w:t>Once connected the advertised GATT services can be seen for the LED’s and Button’s.</w:t>
      </w:r>
    </w:p>
    <w:p w14:paraId="44A36109" w14:textId="08FC40BE" w:rsidR="00E07204" w:rsidRDefault="00E07204" w:rsidP="00B74EFF">
      <w:r>
        <w:t xml:space="preserve">INSERT SCREENSHOT </w:t>
      </w:r>
    </w:p>
    <w:p w14:paraId="504C6934" w14:textId="1206EC0E" w:rsidR="00E07204" w:rsidRDefault="00E07204" w:rsidP="00B74EFF">
      <w:r>
        <w:lastRenderedPageBreak/>
        <w:t xml:space="preserve">The status of these items can either be see physically on the board as with the LED’s or read in the app with the </w:t>
      </w:r>
      <w:r w:rsidR="000D5269">
        <w:t>buttons</w:t>
      </w:r>
      <w:r>
        <w:t>.</w:t>
      </w:r>
    </w:p>
    <w:p w14:paraId="29541362" w14:textId="3C90B337" w:rsidR="00E07204" w:rsidRDefault="00E07204" w:rsidP="00B74EFF">
      <w:r>
        <w:t xml:space="preserve">INSERT DOUBLE SCREENSHOT HERE </w:t>
      </w:r>
    </w:p>
    <w:p w14:paraId="358EA845" w14:textId="42EC216A" w:rsidR="004310B6" w:rsidRDefault="00E07204" w:rsidP="00B74EFF">
      <w:r>
        <w:t xml:space="preserve">Next a basic application was written in Android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Tamada, 2017)</w:t>
      </w:r>
      <w:r w:rsidR="004310B6">
        <w:fldChar w:fldCharType="end"/>
      </w:r>
      <w:r w:rsidR="004310B6">
        <w:t xml:space="preserve">. </w:t>
      </w:r>
    </w:p>
    <w:p w14:paraId="0A3E3DD8" w14:textId="77777777" w:rsidR="004310B6" w:rsidRDefault="004310B6" w:rsidP="00B74EFF">
      <w:r>
        <w:t>In order to make the debugging tools work a development enabled version of android must be used. These features can be enabled in most android devices.</w:t>
      </w:r>
    </w:p>
    <w:p w14:paraId="77CACA94" w14:textId="3D4A79C9" w:rsidR="004310B6" w:rsidRDefault="004310B6" w:rsidP="00B74EFF">
      <w:r>
        <w:t xml:space="preserve">This is accomplished by going into settings – about device </w:t>
      </w:r>
      <w:r w:rsidR="000D5269">
        <w:t>– and to software info</w:t>
      </w:r>
    </w:p>
    <w:p w14:paraId="13E6A23E" w14:textId="77777777" w:rsidR="00D878A4" w:rsidRDefault="004310B6" w:rsidP="00D878A4">
      <w:pPr>
        <w:keepNext/>
        <w:jc w:val="center"/>
      </w:pPr>
      <w:r>
        <w:rPr>
          <w:noProof/>
        </w:rPr>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p>
    <w:p w14:paraId="11EAEE55" w14:textId="34F982D8" w:rsidR="00D878A4" w:rsidRDefault="00D878A4" w:rsidP="00D878A4">
      <w:pPr>
        <w:pStyle w:val="Caption"/>
        <w:jc w:val="center"/>
      </w:pPr>
      <w:r>
        <w:t xml:space="preserve">Figure </w:t>
      </w:r>
      <w:fldSimple w:instr=" SEQ Figure \* ARABIC ">
        <w:r w:rsidR="00951F31">
          <w:rPr>
            <w:noProof/>
          </w:rPr>
          <w:t>11</w:t>
        </w:r>
      </w:fldSimple>
    </w:p>
    <w:p w14:paraId="026761B6" w14:textId="77777777" w:rsidR="00D878A4" w:rsidRDefault="00FD1783" w:rsidP="00D878A4">
      <w:pPr>
        <w:keepNext/>
        <w:jc w:val="center"/>
      </w:pPr>
      <w:r>
        <w:rPr>
          <w:noProof/>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00C6E8E8" w14:textId="3C669114" w:rsidR="00FD1783" w:rsidRDefault="00D878A4" w:rsidP="00D878A4">
      <w:pPr>
        <w:pStyle w:val="Caption"/>
        <w:jc w:val="center"/>
      </w:pPr>
      <w:r>
        <w:t xml:space="preserve">Figure </w:t>
      </w:r>
      <w:fldSimple w:instr=" SEQ Figure \* ARABIC ">
        <w:r w:rsidR="00951F31">
          <w:rPr>
            <w:noProof/>
          </w:rPr>
          <w:t>12</w:t>
        </w:r>
      </w:fldSimple>
    </w:p>
    <w:p w14:paraId="12B275D4" w14:textId="3B4451DC" w:rsidR="00FD1783" w:rsidRDefault="00FD1783" w:rsidP="00FD1783">
      <w:r>
        <w:t xml:space="preserve">And pressing repeatedly on the Build number </w:t>
      </w:r>
    </w:p>
    <w:p w14:paraId="10EF444B" w14:textId="77777777" w:rsidR="00D878A4" w:rsidRDefault="00FD1783" w:rsidP="00D878A4">
      <w:pPr>
        <w:keepNext/>
        <w:jc w:val="center"/>
      </w:pPr>
      <w:r>
        <w:rPr>
          <w:noProof/>
        </w:rPr>
        <w:lastRenderedPageBreak/>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47054042" w14:textId="7D8DDF7D" w:rsidR="00FD1783" w:rsidRDefault="00D878A4" w:rsidP="00D878A4">
      <w:pPr>
        <w:pStyle w:val="Caption"/>
        <w:jc w:val="center"/>
      </w:pPr>
      <w:r>
        <w:t xml:space="preserve">Figure </w:t>
      </w:r>
      <w:fldSimple w:instr=" SEQ Figure \* ARABIC ">
        <w:r w:rsidR="00951F31">
          <w:rPr>
            <w:noProof/>
          </w:rPr>
          <w:t>13</w:t>
        </w:r>
      </w:fldSimple>
    </w:p>
    <w:p w14:paraId="3C52DBD6" w14:textId="2B46614B" w:rsidR="00FD1783" w:rsidRDefault="00FD1783" w:rsidP="00FD1783">
      <w:r>
        <w:t>If performed correctly a countdown should begin with each press resulting in a message confirming you to be a developer and giving a new subcategory in settings for development tools.</w:t>
      </w:r>
    </w:p>
    <w:p w14:paraId="045F026A" w14:textId="77777777" w:rsidR="00D878A4" w:rsidRDefault="00FD1783" w:rsidP="00D878A4">
      <w:pPr>
        <w:keepNext/>
        <w:jc w:val="center"/>
      </w:pPr>
      <w:r>
        <w:rPr>
          <w:noProof/>
        </w:rPr>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p>
    <w:p w14:paraId="4BEC3DED" w14:textId="53568E67" w:rsidR="00D878A4" w:rsidRDefault="00D878A4" w:rsidP="00D878A4">
      <w:pPr>
        <w:pStyle w:val="Caption"/>
        <w:jc w:val="center"/>
      </w:pPr>
      <w:r>
        <w:t xml:space="preserve">Figure </w:t>
      </w:r>
      <w:fldSimple w:instr=" SEQ Figure \* ARABIC ">
        <w:r w:rsidR="00951F31">
          <w:rPr>
            <w:noProof/>
          </w:rPr>
          <w:t>14</w:t>
        </w:r>
      </w:fldSimple>
    </w:p>
    <w:p w14:paraId="667BB5B4" w14:textId="77777777" w:rsidR="00D878A4" w:rsidRDefault="00FD1783" w:rsidP="00D878A4">
      <w:pPr>
        <w:keepNext/>
        <w:jc w:val="center"/>
      </w:pPr>
      <w:r>
        <w:rPr>
          <w:noProof/>
        </w:rPr>
        <w:lastRenderedPageBreak/>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6BEDF4E6" w14:textId="6107A596" w:rsidR="00FD1783" w:rsidRDefault="00D878A4" w:rsidP="00D878A4">
      <w:pPr>
        <w:pStyle w:val="Caption"/>
        <w:jc w:val="center"/>
      </w:pPr>
      <w:r>
        <w:t xml:space="preserve">Figure </w:t>
      </w:r>
      <w:fldSimple w:instr=" SEQ Figure \* ARABIC ">
        <w:r w:rsidR="00951F31">
          <w:rPr>
            <w:noProof/>
          </w:rPr>
          <w:t>15</w:t>
        </w:r>
      </w:fldSimple>
    </w:p>
    <w:p w14:paraId="23E97163" w14:textId="06B1724E" w:rsidR="00FD1783" w:rsidRDefault="00FD1783" w:rsidP="00FD1783">
      <w:r>
        <w:t xml:space="preserve">In the Developer options menu, the function ‘USB debugging’ needs to be enabled </w:t>
      </w:r>
    </w:p>
    <w:p w14:paraId="2773BB14" w14:textId="77777777" w:rsidR="00D878A4" w:rsidRDefault="00FD1783" w:rsidP="00D878A4">
      <w:pPr>
        <w:keepNext/>
        <w:jc w:val="center"/>
      </w:pPr>
      <w:r>
        <w:rPr>
          <w:noProof/>
        </w:rPr>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690EA627" w14:textId="2ECEF26D" w:rsidR="00FD1783" w:rsidRDefault="00D878A4" w:rsidP="00D878A4">
      <w:pPr>
        <w:pStyle w:val="Caption"/>
        <w:jc w:val="center"/>
      </w:pPr>
      <w:r>
        <w:t xml:space="preserve">Figure </w:t>
      </w:r>
      <w:fldSimple w:instr=" SEQ Figure \* ARABIC ">
        <w:r w:rsidR="00951F31">
          <w:rPr>
            <w:noProof/>
          </w:rPr>
          <w:t>16</w:t>
        </w:r>
      </w:fldSimple>
    </w:p>
    <w:p w14:paraId="09DDB552" w14:textId="77777777" w:rsidR="003E0CC3" w:rsidRDefault="000D5269" w:rsidP="003E0CC3">
      <w:pPr>
        <w:keepNext/>
        <w:rPr>
          <w:noProof/>
        </w:rPr>
      </w:pPr>
      <w:r>
        <w:lastRenderedPageBreak/>
        <w:t>Once this is done the device can be connected to a machine running Android Studio and should appear as a deployable test device.</w:t>
      </w:r>
      <w:r w:rsidRPr="000D5269">
        <w:rPr>
          <w:noProof/>
        </w:rPr>
        <w:t xml:space="preserve"> </w:t>
      </w:r>
    </w:p>
    <w:p w14:paraId="0166886A" w14:textId="27FC01CC" w:rsidR="00D878A4" w:rsidRDefault="000D5269" w:rsidP="003E0CC3">
      <w:pPr>
        <w:keepNext/>
        <w:jc w:val="center"/>
      </w:pPr>
      <w:r>
        <w:rPr>
          <w:noProof/>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39DFC8F5" w14:textId="5CBF4485" w:rsidR="00FD1783" w:rsidRDefault="00D878A4" w:rsidP="00D878A4">
      <w:pPr>
        <w:pStyle w:val="Caption"/>
        <w:jc w:val="center"/>
      </w:pPr>
      <w:r>
        <w:t xml:space="preserve">Figure </w:t>
      </w:r>
      <w:fldSimple w:instr=" SEQ Figure \* ARABIC ">
        <w:r w:rsidR="00951F31">
          <w:rPr>
            <w:noProof/>
          </w:rPr>
          <w:t>17</w:t>
        </w:r>
      </w:fldSimple>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65216FC1" w14:textId="131509FE" w:rsidR="00985949" w:rsidRDefault="00985949" w:rsidP="00985949">
      <w:pPr>
        <w:pStyle w:val="Heading2"/>
      </w:pPr>
      <w:r>
        <w:t xml:space="preserve">Database </w:t>
      </w:r>
    </w:p>
    <w:p w14:paraId="614943AB" w14:textId="77777777" w:rsidR="00985949" w:rsidRDefault="00470ADF" w:rsidP="00985949">
      <w:r>
        <w:t xml:space="preserve">Next a MySQL server was created using the </w:t>
      </w:r>
      <w:r w:rsidRPr="00470ADF">
        <w:t>WampServer</w:t>
      </w:r>
      <w:r>
        <w:t xml:space="preserve"> software stack available </w:t>
      </w:r>
      <w:hyperlink r:id="rId27" w:history="1">
        <w:r w:rsidRPr="00470ADF">
          <w:rPr>
            <w:rStyle w:val="Hyperlink"/>
          </w:rPr>
          <w:t>here</w:t>
        </w:r>
      </w:hyperlink>
      <w:r>
        <w:t xml:space="preserve">. In order to achieve this the software should be downloaded onto a PC on the same network as you. Once installed opening a browser and directing it to the Localhost via the loopback function – commonly found by using the IP address 127.0.0.1 will bring you to the main controls for Wamp. </w:t>
      </w:r>
      <w:r w:rsidR="00985949">
        <w:t xml:space="preserve">         </w:t>
      </w:r>
    </w:p>
    <w:p w14:paraId="5592571A" w14:textId="185A750D" w:rsidR="00D878A4" w:rsidRDefault="00470ADF" w:rsidP="00985949">
      <w:pPr>
        <w:jc w:val="center"/>
      </w:pPr>
      <w:r>
        <w:rPr>
          <w:noProof/>
        </w:rPr>
        <w:drawing>
          <wp:inline distT="0" distB="0" distL="0" distR="0" wp14:anchorId="0BFF9DC9" wp14:editId="7A32A321">
            <wp:extent cx="4693920" cy="2525178"/>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4374"/>
                    <a:stretch/>
                  </pic:blipFill>
                  <pic:spPr bwMode="auto">
                    <a:xfrm>
                      <a:off x="0" y="0"/>
                      <a:ext cx="4767148" cy="2564573"/>
                    </a:xfrm>
                    <a:prstGeom prst="rect">
                      <a:avLst/>
                    </a:prstGeom>
                    <a:noFill/>
                    <a:ln>
                      <a:noFill/>
                    </a:ln>
                    <a:extLst>
                      <a:ext uri="{53640926-AAD7-44D8-BBD7-CCE9431645EC}">
                        <a14:shadowObscured xmlns:a14="http://schemas.microsoft.com/office/drawing/2010/main"/>
                      </a:ext>
                    </a:extLst>
                  </pic:spPr>
                </pic:pic>
              </a:graphicData>
            </a:graphic>
          </wp:inline>
        </w:drawing>
      </w:r>
    </w:p>
    <w:p w14:paraId="5ADD746A" w14:textId="7E3F3FE6" w:rsidR="00470ADF" w:rsidRDefault="00D878A4" w:rsidP="00D878A4">
      <w:pPr>
        <w:pStyle w:val="Caption"/>
        <w:jc w:val="center"/>
      </w:pPr>
      <w:r>
        <w:t xml:space="preserve">Figure </w:t>
      </w:r>
      <w:fldSimple w:instr=" SEQ Figure \* ARABIC ">
        <w:r w:rsidR="00951F31">
          <w:rPr>
            <w:noProof/>
          </w:rPr>
          <w:t>18</w:t>
        </w:r>
      </w:fldSimple>
    </w:p>
    <w:p w14:paraId="01F54B9A" w14:textId="1AAC5530" w:rsidR="00470ADF" w:rsidRDefault="00470ADF" w:rsidP="00470ADF">
      <w:r>
        <w:lastRenderedPageBreak/>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proofErr w:type="spellStart"/>
      <w:r w:rsidR="00C15D65" w:rsidRPr="00C15D65">
        <w:t>httpd.conf</w:t>
      </w:r>
      <w:proofErr w:type="spellEnd"/>
      <w:r w:rsidR="00C15D65">
        <w:t xml:space="preserve"> file in Wamp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 xml:space="preserve">Listen </w:t>
      </w:r>
      <w:proofErr w:type="gramStart"/>
      <w:r>
        <w:t>[::</w:t>
      </w:r>
      <w:proofErr w:type="gramEnd"/>
      <w:r>
        <w:t>0]:80</w:t>
      </w:r>
    </w:p>
    <w:p w14:paraId="1FE38CB6" w14:textId="1198EAB8" w:rsidR="00A52F7B" w:rsidRDefault="00A52F7B" w:rsidP="00A52F7B">
      <w:r>
        <w:t xml:space="preserve">This will allow connections from port 80 from other IP addresses. Doing this at this stage will significantly cut down troubleshooting </w:t>
      </w:r>
      <w:proofErr w:type="gramStart"/>
      <w:r>
        <w:t>later on</w:t>
      </w:r>
      <w:proofErr w:type="gramEnd"/>
      <w:r>
        <w:t xml:space="preserve">. </w:t>
      </w:r>
    </w:p>
    <w:p w14:paraId="32713D15" w14:textId="41804E20" w:rsidR="00A52F7B" w:rsidRDefault="00A52F7B" w:rsidP="00A52F7B">
      <w:r>
        <w:t xml:space="preserve">After doing this the </w:t>
      </w:r>
      <w:proofErr w:type="spellStart"/>
      <w:r>
        <w:t>Wampserver</w:t>
      </w:r>
      <w:proofErr w:type="spellEnd"/>
      <w:r>
        <w:t xml:space="preserve"> should be restarted before proceeding. </w:t>
      </w:r>
    </w:p>
    <w:p w14:paraId="7242031B" w14:textId="19BED03E" w:rsidR="00A52F7B" w:rsidRDefault="00A52F7B" w:rsidP="00A52F7B">
      <w:r>
        <w:t xml:space="preserve">From phpMyAdmin the ‘databases’ link should be </w:t>
      </w:r>
      <w:proofErr w:type="gramStart"/>
      <w:r>
        <w:t>clicked</w:t>
      </w:r>
      <w:proofErr w:type="gramEnd"/>
      <w:r>
        <w:t xml:space="preserve"> and a new database created. </w:t>
      </w:r>
      <w:r w:rsidR="00FB2E9F">
        <w:t xml:space="preserve">For this project a database called </w:t>
      </w:r>
      <w:proofErr w:type="spellStart"/>
      <w:r w:rsidR="00FB2E9F">
        <w:t>fyppowerbandXXX</w:t>
      </w:r>
      <w:proofErr w:type="spellEnd"/>
      <w:r w:rsidR="00FB2E9F">
        <w:t xml:space="preserve">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proofErr w:type="spellStart"/>
            <w:r>
              <w:t>Bandstatus</w:t>
            </w:r>
            <w:proofErr w:type="spellEnd"/>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proofErr w:type="spellStart"/>
            <w:r>
              <w:t>Created_at</w:t>
            </w:r>
            <w:proofErr w:type="spellEnd"/>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proofErr w:type="spellStart"/>
            <w:r>
              <w:t>Updated_at</w:t>
            </w:r>
            <w:proofErr w:type="spellEnd"/>
          </w:p>
        </w:tc>
        <w:tc>
          <w:tcPr>
            <w:tcW w:w="7370" w:type="dxa"/>
          </w:tcPr>
          <w:p w14:paraId="65DA5E2B" w14:textId="66FBFCEB" w:rsidR="00FB2E9F" w:rsidRDefault="00FB2E9F" w:rsidP="00D878A4">
            <w:pPr>
              <w:keepNext/>
            </w:pPr>
            <w:r>
              <w:t xml:space="preserve">For testing </w:t>
            </w:r>
          </w:p>
        </w:tc>
      </w:tr>
    </w:tbl>
    <w:p w14:paraId="456FE939" w14:textId="78020D57" w:rsidR="00FB2E9F" w:rsidRDefault="00D878A4" w:rsidP="00D878A4">
      <w:pPr>
        <w:pStyle w:val="Caption"/>
      </w:pPr>
      <w:r>
        <w:t xml:space="preserve">Table </w:t>
      </w:r>
      <w:fldSimple w:instr=" SEQ Table \* ARABIC ">
        <w:r>
          <w:rPr>
            <w:noProof/>
          </w:rPr>
          <w:t>11</w:t>
        </w:r>
      </w:fldSimple>
    </w:p>
    <w:p w14:paraId="1AA7D325" w14:textId="1BB660BE" w:rsidR="00FD1C02" w:rsidRDefault="00FB2E9F" w:rsidP="00A52F7B">
      <w:r>
        <w:t>Once this is created</w:t>
      </w:r>
      <w:r w:rsidR="00FD1C02">
        <w:t xml:space="preserve"> the ability to connect to it should be tested, to do this a php file included with Wamp is used. This is accomplished by typing the following into a web browser– </w:t>
      </w:r>
    </w:p>
    <w:p w14:paraId="20AAE23F" w14:textId="3854AF14" w:rsidR="00FD1C02" w:rsidRDefault="00FD1C02" w:rsidP="00A52F7B">
      <w:r>
        <w:t>IP ADDRESS OF WAMP/</w:t>
      </w:r>
      <w:proofErr w:type="spellStart"/>
      <w:r>
        <w:t>testm</w:t>
      </w:r>
      <w:r w:rsidR="00A31665">
        <w:t>y</w:t>
      </w:r>
      <w:r>
        <w:t>sql.php</w:t>
      </w:r>
      <w:proofErr w:type="spellEnd"/>
      <w:r>
        <w:t xml:space="preserve"> </w:t>
      </w:r>
    </w:p>
    <w:p w14:paraId="1C218283" w14:textId="21271E6A" w:rsidR="00FD1C02" w:rsidRDefault="00FD1C02" w:rsidP="00A52F7B">
      <w:r>
        <w:t xml:space="preserve">And should provide this output – </w:t>
      </w:r>
    </w:p>
    <w:p w14:paraId="2C278315" w14:textId="77777777" w:rsidR="00D878A4" w:rsidRDefault="00FD1C02" w:rsidP="00D878A4">
      <w:pPr>
        <w:keepNext/>
        <w:jc w:val="center"/>
      </w:pPr>
      <w:r>
        <w:rPr>
          <w:noProof/>
        </w:rPr>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011A5625" w14:textId="786F79A8" w:rsidR="00FD1C02" w:rsidRDefault="00D878A4" w:rsidP="00D878A4">
      <w:pPr>
        <w:pStyle w:val="Caption"/>
        <w:jc w:val="center"/>
      </w:pPr>
      <w:r>
        <w:t xml:space="preserve">Figure </w:t>
      </w:r>
      <w:fldSimple w:instr=" SEQ Figure \* ARABIC ">
        <w:r w:rsidR="00951F31">
          <w:rPr>
            <w:noProof/>
          </w:rPr>
          <w:t>19</w:t>
        </w:r>
      </w:fldSimple>
    </w:p>
    <w:p w14:paraId="79FCFE2A" w14:textId="03A91052" w:rsidR="00FD1C02" w:rsidRDefault="00FD1C02" w:rsidP="00FD1C02">
      <w:r>
        <w:t xml:space="preserve">Note the database type is not relevant here as this just shows the network is allowing communication. </w:t>
      </w:r>
    </w:p>
    <w:p w14:paraId="07E3B97D" w14:textId="67E76819" w:rsidR="003E0CC3" w:rsidRDefault="003E0CC3" w:rsidP="00FD1C02">
      <w:r>
        <w:t xml:space="preserve">At this point we should have a working Database…… that we have no way of interacting with. </w:t>
      </w:r>
    </w:p>
    <w:p w14:paraId="33916558" w14:textId="3547F876" w:rsidR="003E0CC3" w:rsidRDefault="003E0CC3" w:rsidP="003E0CC3">
      <w:pPr>
        <w:pStyle w:val="Heading3"/>
      </w:pPr>
      <w:r>
        <w:lastRenderedPageBreak/>
        <w:t xml:space="preserve">PHP Scripts </w:t>
      </w:r>
    </w:p>
    <w:p w14:paraId="2513A534" w14:textId="4F760153" w:rsidR="003E0CC3" w:rsidRDefault="003E0CC3" w:rsidP="003E0CC3">
      <w:r>
        <w:t xml:space="preserve">In order to be able to interact with the database we will invoke scripts written in PHP. PHP is a recursive acronym </w:t>
      </w:r>
      <w:r w:rsidR="003E2CC2">
        <w:t xml:space="preserve">for - </w:t>
      </w:r>
      <w:r w:rsidR="003E2CC2" w:rsidRPr="003E2CC2">
        <w:rPr>
          <w:b/>
          <w:bCs/>
        </w:rPr>
        <w:t>P</w:t>
      </w:r>
      <w:r w:rsidR="003E2CC2">
        <w:t>hp</w:t>
      </w:r>
      <w:r w:rsidR="003E2CC2" w:rsidRPr="003E2CC2">
        <w:t xml:space="preserve">: </w:t>
      </w:r>
      <w:r w:rsidR="003E2CC2" w:rsidRPr="003E2CC2">
        <w:rPr>
          <w:b/>
          <w:bCs/>
        </w:rPr>
        <w:t>H</w:t>
      </w:r>
      <w:r w:rsidR="003E2CC2" w:rsidRPr="003E2CC2">
        <w:t xml:space="preserve">ypertext </w:t>
      </w:r>
      <w:r w:rsidR="003E2CC2" w:rsidRPr="003E2CC2">
        <w:rPr>
          <w:b/>
          <w:bCs/>
        </w:rPr>
        <w:t>P</w:t>
      </w:r>
      <w:r w:rsidR="003E2CC2" w:rsidRPr="003E2CC2">
        <w:t>reprocessor</w:t>
      </w:r>
      <w:r w:rsidR="003E2CC2">
        <w:t xml:space="preserve">. This language is used as it is relatively easy to embed into HTML </w:t>
      </w:r>
      <w:r w:rsidR="00C05E80">
        <w:t xml:space="preserve">and pass arguments too. </w:t>
      </w:r>
    </w:p>
    <w:p w14:paraId="7D1DB3CD" w14:textId="14B885EC" w:rsidR="00C05E80" w:rsidRDefault="00C05E80" w:rsidP="003E0CC3">
      <w:r>
        <w:t xml:space="preserve">A separate script will be written for each function we want to achieve, the primary functions we need </w:t>
      </w:r>
      <w:r w:rsidR="00357857">
        <w:t xml:space="preserve">are as follows – </w:t>
      </w:r>
    </w:p>
    <w:p w14:paraId="2D1455C2" w14:textId="1977B54E" w:rsidR="00357857" w:rsidRDefault="00357857" w:rsidP="00357857">
      <w:pPr>
        <w:pStyle w:val="ListParagraph"/>
        <w:numPr>
          <w:ilvl w:val="0"/>
          <w:numId w:val="28"/>
        </w:numPr>
      </w:pPr>
      <w:r>
        <w:t xml:space="preserve">Create a user </w:t>
      </w:r>
    </w:p>
    <w:p w14:paraId="65A1BA0E" w14:textId="6C6A7161" w:rsidR="00357857" w:rsidRDefault="00357857" w:rsidP="00357857">
      <w:pPr>
        <w:pStyle w:val="ListParagraph"/>
        <w:numPr>
          <w:ilvl w:val="0"/>
          <w:numId w:val="28"/>
        </w:numPr>
      </w:pPr>
      <w:r>
        <w:t xml:space="preserve">Set a user’s band </w:t>
      </w:r>
    </w:p>
    <w:p w14:paraId="4A8C9205" w14:textId="20731E38" w:rsidR="00357857" w:rsidRDefault="00357857" w:rsidP="00357857">
      <w:pPr>
        <w:pStyle w:val="ListParagraph"/>
        <w:numPr>
          <w:ilvl w:val="0"/>
          <w:numId w:val="28"/>
        </w:numPr>
      </w:pPr>
      <w:r>
        <w:t xml:space="preserve">Unset a user’s band </w:t>
      </w:r>
    </w:p>
    <w:p w14:paraId="7B5B1C9D" w14:textId="1A327EB1" w:rsidR="00357857" w:rsidRDefault="00357857" w:rsidP="00357857">
      <w:r>
        <w:t xml:space="preserve">Additional functions that may be useful include – </w:t>
      </w:r>
    </w:p>
    <w:p w14:paraId="3F9CA1F8" w14:textId="34DB3CF1" w:rsidR="00357857" w:rsidRDefault="00357857" w:rsidP="00357857">
      <w:pPr>
        <w:pStyle w:val="ListParagraph"/>
        <w:numPr>
          <w:ilvl w:val="0"/>
          <w:numId w:val="30"/>
        </w:numPr>
      </w:pPr>
      <w:r>
        <w:t xml:space="preserve">Delete a user </w:t>
      </w:r>
    </w:p>
    <w:p w14:paraId="59BDB7D9" w14:textId="0B6AE47A" w:rsidR="00357857" w:rsidRDefault="00357857" w:rsidP="00357857">
      <w:pPr>
        <w:pStyle w:val="ListParagraph"/>
        <w:numPr>
          <w:ilvl w:val="0"/>
          <w:numId w:val="30"/>
        </w:numPr>
      </w:pPr>
      <w:r>
        <w:t>Search for a user’s details</w:t>
      </w:r>
    </w:p>
    <w:p w14:paraId="1ECBE2E8" w14:textId="73512EFD" w:rsidR="00357857" w:rsidRPr="003E0CC3" w:rsidRDefault="00357857" w:rsidP="00357857">
      <w:proofErr w:type="gramStart"/>
      <w:r>
        <w:t>All of</w:t>
      </w:r>
      <w:proofErr w:type="gramEnd"/>
      <w:r>
        <w:t xml:space="preserve"> these scripts </w:t>
      </w:r>
      <w:r w:rsidR="006F5542">
        <w:t>are</w:t>
      </w:r>
      <w:r>
        <w:t xml:space="preserve"> included in the appendices.</w:t>
      </w:r>
    </w:p>
    <w:p w14:paraId="3B813BFF" w14:textId="77777777" w:rsidR="003E0CC3" w:rsidRDefault="003E0CC3" w:rsidP="00FD1C02"/>
    <w:p w14:paraId="34768998" w14:textId="38A151B0" w:rsidR="000D5269" w:rsidRDefault="00985949" w:rsidP="00985949">
      <w:pPr>
        <w:pStyle w:val="Heading2"/>
      </w:pPr>
      <w:r>
        <w:t xml:space="preserve">Android App </w:t>
      </w:r>
    </w:p>
    <w:p w14:paraId="71FD672C" w14:textId="06E78FA9" w:rsidR="00A31665" w:rsidRDefault="00A31665" w:rsidP="00A31665">
      <w:r>
        <w:t xml:space="preserve">Now that the background components are tested and working the initial iteration of the Android application can be created. From following the </w:t>
      </w:r>
      <w:proofErr w:type="gramStart"/>
      <w:r>
        <w:t xml:space="preserve">aforementioned </w:t>
      </w:r>
      <w:r w:rsidR="000F097D">
        <w:t>tutorial</w:t>
      </w:r>
      <w:proofErr w:type="gramEnd"/>
      <w:r w:rsidR="000F097D">
        <w:t>,</w:t>
      </w:r>
      <w:r>
        <w:t xml:space="preserve"> </w:t>
      </w:r>
      <w:r w:rsidR="006F5542">
        <w:t xml:space="preserve">we found several of its functions to be deprecated, luckily this was found when completing the tutorial and did not require troubleshooting once the main applications was being created. </w:t>
      </w:r>
    </w:p>
    <w:p w14:paraId="7AF13286" w14:textId="2694B5DA" w:rsidR="000F097D" w:rsidRDefault="00720520" w:rsidP="00A31665">
      <w:r>
        <w:t xml:space="preserve">To begin, as with most android apps we started with a main page, the code for this is in the class ‘MainScreenActivity.java’ and its respective layout ‘main_screen.xml’. This </w:t>
      </w:r>
      <w:r w:rsidR="000F097D">
        <w:t xml:space="preserve">page contains the buttons for the main features of the app – primarily ‘Create a User account‘ and ‘Make an alert’ , as this is a prototype application  we also included a button for a development menu giving additional options to deleted a user account and to trigger the band manually (note there are two buttons available as the development board has two easily triggered services connected to LED’s). Screenshots of these are provided below </w:t>
      </w:r>
      <w:r w:rsidR="00951F31">
        <w:t>in figures 20 and 21</w:t>
      </w:r>
      <w:r w:rsidR="000F097D">
        <w:t>(note that style and placement of buttons maybe subject to changes as development continues)</w:t>
      </w:r>
      <w:r w:rsidR="00951F31">
        <w:t>.</w:t>
      </w:r>
    </w:p>
    <w:p w14:paraId="107970EB" w14:textId="77777777" w:rsidR="00951F31" w:rsidRDefault="000F097D" w:rsidP="00951F31">
      <w:pPr>
        <w:keepNext/>
        <w:jc w:val="center"/>
      </w:pPr>
      <w:r>
        <w:rPr>
          <w:noProof/>
        </w:rPr>
        <w:lastRenderedPageBreak/>
        <w:drawing>
          <wp:inline distT="0" distB="0" distL="0" distR="0" wp14:anchorId="782B789B" wp14:editId="7053C869">
            <wp:extent cx="1744337" cy="289560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54914" cy="2913157"/>
                    </a:xfrm>
                    <a:prstGeom prst="rect">
                      <a:avLst/>
                    </a:prstGeom>
                    <a:noFill/>
                    <a:ln>
                      <a:noFill/>
                    </a:ln>
                  </pic:spPr>
                </pic:pic>
              </a:graphicData>
            </a:graphic>
          </wp:inline>
        </w:drawing>
      </w:r>
    </w:p>
    <w:p w14:paraId="1DED9408" w14:textId="7A4FD616" w:rsidR="00951F31" w:rsidRDefault="00951F31" w:rsidP="00951F31">
      <w:pPr>
        <w:pStyle w:val="Caption"/>
        <w:jc w:val="center"/>
      </w:pPr>
      <w:r>
        <w:t xml:space="preserve">Figure </w:t>
      </w:r>
      <w:fldSimple w:instr=" SEQ Figure \* ARABIC ">
        <w:r>
          <w:rPr>
            <w:noProof/>
          </w:rPr>
          <w:t>20</w:t>
        </w:r>
      </w:fldSimple>
    </w:p>
    <w:p w14:paraId="3BF3F435" w14:textId="77777777" w:rsidR="00951F31" w:rsidRDefault="000F097D" w:rsidP="00951F31">
      <w:pPr>
        <w:keepNext/>
        <w:jc w:val="center"/>
      </w:pPr>
      <w:r>
        <w:rPr>
          <w:noProof/>
        </w:rPr>
        <w:drawing>
          <wp:inline distT="0" distB="0" distL="0" distR="0" wp14:anchorId="6CDD706F" wp14:editId="52612CDE">
            <wp:extent cx="1739747" cy="28879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54891" cy="2913119"/>
                    </a:xfrm>
                    <a:prstGeom prst="rect">
                      <a:avLst/>
                    </a:prstGeom>
                    <a:noFill/>
                    <a:ln>
                      <a:noFill/>
                    </a:ln>
                  </pic:spPr>
                </pic:pic>
              </a:graphicData>
            </a:graphic>
          </wp:inline>
        </w:drawing>
      </w:r>
    </w:p>
    <w:p w14:paraId="59D20769" w14:textId="4AA934F6" w:rsidR="006F5542" w:rsidRDefault="00951F31" w:rsidP="00951F31">
      <w:pPr>
        <w:pStyle w:val="Caption"/>
        <w:jc w:val="center"/>
      </w:pPr>
      <w:r>
        <w:t xml:space="preserve">Figure </w:t>
      </w:r>
      <w:fldSimple w:instr=" SEQ Figure \* ARABIC ">
        <w:r>
          <w:rPr>
            <w:noProof/>
          </w:rPr>
          <w:t>21</w:t>
        </w:r>
      </w:fldSimple>
    </w:p>
    <w:p w14:paraId="58619FDA" w14:textId="0F86A948" w:rsidR="00951F31" w:rsidRDefault="00951F31" w:rsidP="00951F31">
      <w:r>
        <w:t xml:space="preserve">When selecting to create a user another class will be invoked called ‘create_user.java’ and its respective xml file. This page </w:t>
      </w:r>
      <w:r w:rsidR="00395E72">
        <w:t xml:space="preserve">contains text entry for the users details and a button to start the process. </w:t>
      </w:r>
    </w:p>
    <w:p w14:paraId="3C18DDE9" w14:textId="5D6D8F65" w:rsidR="00395E72" w:rsidRPr="00951F31" w:rsidRDefault="00395E72" w:rsidP="00951F31">
      <w:r>
        <w:t>Upon pressing the button</w:t>
      </w:r>
      <w:r w:rsidR="004727C2">
        <w:t>,</w:t>
      </w:r>
      <w:r>
        <w:t xml:space="preserve"> the text inside the entry fields is converted into strings and passed to the </w:t>
      </w:r>
      <w:proofErr w:type="spellStart"/>
      <w:r w:rsidR="00890839">
        <w:t>create_new_user</w:t>
      </w:r>
      <w:proofErr w:type="spellEnd"/>
      <w:r w:rsidR="00890839">
        <w:t xml:space="preserve"> class to continue in the background. This displays a message and then invokes the </w:t>
      </w:r>
      <w:proofErr w:type="spellStart"/>
      <w:r w:rsidR="00890839">
        <w:t>JSONparser</w:t>
      </w:r>
      <w:proofErr w:type="spellEnd"/>
      <w:r w:rsidR="00890839">
        <w:t xml:space="preserve"> class in the background with the relevant arguments to post </w:t>
      </w:r>
      <w:bookmarkStart w:id="53" w:name="_GoBack"/>
      <w:bookmarkEnd w:id="53"/>
    </w:p>
    <w:p w14:paraId="17575E29" w14:textId="6970DFF5" w:rsidR="008D2EF4" w:rsidRDefault="008D2EF4" w:rsidP="008D2EF4">
      <w:pPr>
        <w:pStyle w:val="Heading2"/>
      </w:pPr>
      <w:r>
        <w:t>Wristband</w:t>
      </w:r>
    </w:p>
    <w:p w14:paraId="59F539C8" w14:textId="2FB6816D" w:rsidR="0095190B" w:rsidRDefault="0095190B" w:rsidP="00A31665"/>
    <w:p w14:paraId="07900F4A" w14:textId="3CA73172" w:rsidR="0095190B" w:rsidRDefault="0095190B" w:rsidP="00A31665"/>
    <w:p w14:paraId="7520B8A7" w14:textId="3395072C" w:rsidR="0095190B" w:rsidRDefault="00844148" w:rsidP="00844148">
      <w:pPr>
        <w:pStyle w:val="Heading1"/>
      </w:pPr>
      <w:r>
        <w:t>Evaluation</w:t>
      </w:r>
    </w:p>
    <w:p w14:paraId="774101FE" w14:textId="28891E4A" w:rsidR="00844148" w:rsidRDefault="00844148" w:rsidP="00844148">
      <w:pPr>
        <w:pStyle w:val="Heading1"/>
      </w:pPr>
      <w:r>
        <w:t xml:space="preserve">Conclusion </w:t>
      </w:r>
    </w:p>
    <w:p w14:paraId="2F5BB84D" w14:textId="07B592FA" w:rsidR="00844148" w:rsidRDefault="00844148" w:rsidP="00844148">
      <w:pPr>
        <w:pStyle w:val="Heading1"/>
      </w:pPr>
      <w:r>
        <w:t xml:space="preserve">References and Bibliography </w:t>
      </w:r>
    </w:p>
    <w:p w14:paraId="5BD426CF" w14:textId="3125C0E9" w:rsidR="00844148" w:rsidRPr="00844148" w:rsidRDefault="00844148" w:rsidP="00844148">
      <w:pPr>
        <w:pStyle w:val="Heading1"/>
      </w:pPr>
      <w:r>
        <w:t xml:space="preserve">Appendices </w:t>
      </w:r>
    </w:p>
    <w:p w14:paraId="03CF7E50" w14:textId="4F4F817B" w:rsidR="0095190B" w:rsidRDefault="00357857" w:rsidP="00357857">
      <w:pPr>
        <w:pStyle w:val="Heading2"/>
      </w:pPr>
      <w:r>
        <w:t xml:space="preserve">Php scripts </w:t>
      </w:r>
    </w:p>
    <w:p w14:paraId="38271989" w14:textId="77777777" w:rsidR="00357857" w:rsidRPr="00357857" w:rsidRDefault="00357857" w:rsidP="00357857"/>
    <w:sectPr w:rsidR="00357857" w:rsidRPr="00357857" w:rsidSect="00903D36">
      <w:footerReference w:type="default" r:id="rId32"/>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ABC8C5" w14:textId="77777777" w:rsidR="001814A3" w:rsidRDefault="001814A3" w:rsidP="00D50976">
      <w:pPr>
        <w:spacing w:after="0" w:line="240" w:lineRule="auto"/>
      </w:pPr>
      <w:r>
        <w:separator/>
      </w:r>
    </w:p>
  </w:endnote>
  <w:endnote w:type="continuationSeparator" w:id="0">
    <w:p w14:paraId="1A65BD86" w14:textId="77777777" w:rsidR="001814A3" w:rsidRDefault="001814A3"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0F097D" w:rsidRDefault="000F097D"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1F290A" w14:textId="77777777" w:rsidR="001814A3" w:rsidRDefault="001814A3" w:rsidP="00D50976">
      <w:pPr>
        <w:spacing w:after="0" w:line="240" w:lineRule="auto"/>
      </w:pPr>
      <w:r>
        <w:separator/>
      </w:r>
    </w:p>
  </w:footnote>
  <w:footnote w:type="continuationSeparator" w:id="0">
    <w:p w14:paraId="46FC0F07" w14:textId="77777777" w:rsidR="001814A3" w:rsidRDefault="001814A3"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3227E0"/>
    <w:multiLevelType w:val="hybridMultilevel"/>
    <w:tmpl w:val="08C83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E03244"/>
    <w:multiLevelType w:val="hybridMultilevel"/>
    <w:tmpl w:val="0D82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7"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A4181B"/>
    <w:multiLevelType w:val="hybridMultilevel"/>
    <w:tmpl w:val="0BECA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6"/>
  </w:num>
  <w:num w:numId="4">
    <w:abstractNumId w:val="4"/>
  </w:num>
  <w:num w:numId="5">
    <w:abstractNumId w:val="16"/>
  </w:num>
  <w:num w:numId="6">
    <w:abstractNumId w:val="3"/>
  </w:num>
  <w:num w:numId="7">
    <w:abstractNumId w:val="23"/>
  </w:num>
  <w:num w:numId="8">
    <w:abstractNumId w:val="15"/>
  </w:num>
  <w:num w:numId="9">
    <w:abstractNumId w:val="29"/>
  </w:num>
  <w:num w:numId="10">
    <w:abstractNumId w:val="20"/>
  </w:num>
  <w:num w:numId="11">
    <w:abstractNumId w:val="13"/>
  </w:num>
  <w:num w:numId="12">
    <w:abstractNumId w:val="24"/>
  </w:num>
  <w:num w:numId="13">
    <w:abstractNumId w:val="22"/>
  </w:num>
  <w:num w:numId="14">
    <w:abstractNumId w:val="14"/>
  </w:num>
  <w:num w:numId="15">
    <w:abstractNumId w:val="27"/>
  </w:num>
  <w:num w:numId="16">
    <w:abstractNumId w:val="25"/>
  </w:num>
  <w:num w:numId="17">
    <w:abstractNumId w:val="21"/>
  </w:num>
  <w:num w:numId="18">
    <w:abstractNumId w:val="1"/>
  </w:num>
  <w:num w:numId="19">
    <w:abstractNumId w:val="9"/>
  </w:num>
  <w:num w:numId="20">
    <w:abstractNumId w:val="2"/>
  </w:num>
  <w:num w:numId="21">
    <w:abstractNumId w:val="19"/>
  </w:num>
  <w:num w:numId="22">
    <w:abstractNumId w:val="26"/>
  </w:num>
  <w:num w:numId="23">
    <w:abstractNumId w:val="10"/>
  </w:num>
  <w:num w:numId="24">
    <w:abstractNumId w:val="28"/>
  </w:num>
  <w:num w:numId="25">
    <w:abstractNumId w:val="17"/>
  </w:num>
  <w:num w:numId="26">
    <w:abstractNumId w:val="11"/>
  </w:num>
  <w:num w:numId="27">
    <w:abstractNumId w:val="5"/>
  </w:num>
  <w:num w:numId="28">
    <w:abstractNumId w:val="18"/>
  </w:num>
  <w:num w:numId="29">
    <w:abstractNumId w:val="8"/>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04BFA"/>
    <w:rsid w:val="0001573E"/>
    <w:rsid w:val="0002420B"/>
    <w:rsid w:val="00026E8B"/>
    <w:rsid w:val="00027735"/>
    <w:rsid w:val="00027EFE"/>
    <w:rsid w:val="00045B4E"/>
    <w:rsid w:val="000478F2"/>
    <w:rsid w:val="000479DF"/>
    <w:rsid w:val="00052FFF"/>
    <w:rsid w:val="00065A0C"/>
    <w:rsid w:val="00080D78"/>
    <w:rsid w:val="00084221"/>
    <w:rsid w:val="00092EBC"/>
    <w:rsid w:val="00096A80"/>
    <w:rsid w:val="000A02FF"/>
    <w:rsid w:val="000A792F"/>
    <w:rsid w:val="000B1453"/>
    <w:rsid w:val="000B3965"/>
    <w:rsid w:val="000C0654"/>
    <w:rsid w:val="000C3CAE"/>
    <w:rsid w:val="000C6D54"/>
    <w:rsid w:val="000C7D54"/>
    <w:rsid w:val="000D5269"/>
    <w:rsid w:val="000E0E2B"/>
    <w:rsid w:val="000E4B8D"/>
    <w:rsid w:val="000F097D"/>
    <w:rsid w:val="000F406C"/>
    <w:rsid w:val="0012212C"/>
    <w:rsid w:val="0015694D"/>
    <w:rsid w:val="00161B2A"/>
    <w:rsid w:val="00170E35"/>
    <w:rsid w:val="001814A3"/>
    <w:rsid w:val="00194F54"/>
    <w:rsid w:val="001A2FFD"/>
    <w:rsid w:val="001A4798"/>
    <w:rsid w:val="001C5751"/>
    <w:rsid w:val="001C5D96"/>
    <w:rsid w:val="001D7454"/>
    <w:rsid w:val="001F6E5E"/>
    <w:rsid w:val="00200052"/>
    <w:rsid w:val="00200785"/>
    <w:rsid w:val="00220208"/>
    <w:rsid w:val="00223986"/>
    <w:rsid w:val="0023014C"/>
    <w:rsid w:val="00230B0F"/>
    <w:rsid w:val="00243998"/>
    <w:rsid w:val="00250155"/>
    <w:rsid w:val="0026447C"/>
    <w:rsid w:val="00274404"/>
    <w:rsid w:val="002765BA"/>
    <w:rsid w:val="00294FCD"/>
    <w:rsid w:val="00296839"/>
    <w:rsid w:val="002B1F31"/>
    <w:rsid w:val="002C7791"/>
    <w:rsid w:val="002D0129"/>
    <w:rsid w:val="002F6BDA"/>
    <w:rsid w:val="00302E46"/>
    <w:rsid w:val="00307911"/>
    <w:rsid w:val="00310A4C"/>
    <w:rsid w:val="00313530"/>
    <w:rsid w:val="003226EE"/>
    <w:rsid w:val="00324E16"/>
    <w:rsid w:val="0033031D"/>
    <w:rsid w:val="00347569"/>
    <w:rsid w:val="00352382"/>
    <w:rsid w:val="00357857"/>
    <w:rsid w:val="00362A10"/>
    <w:rsid w:val="00372AAA"/>
    <w:rsid w:val="0037784B"/>
    <w:rsid w:val="00390DB2"/>
    <w:rsid w:val="00393BB4"/>
    <w:rsid w:val="0039573E"/>
    <w:rsid w:val="00395E72"/>
    <w:rsid w:val="00397CD4"/>
    <w:rsid w:val="003B7FBC"/>
    <w:rsid w:val="003D1D3F"/>
    <w:rsid w:val="003D450B"/>
    <w:rsid w:val="003D523D"/>
    <w:rsid w:val="003E0CC3"/>
    <w:rsid w:val="003E1940"/>
    <w:rsid w:val="003E2CC2"/>
    <w:rsid w:val="004143FB"/>
    <w:rsid w:val="004310B6"/>
    <w:rsid w:val="004408F5"/>
    <w:rsid w:val="00444C8E"/>
    <w:rsid w:val="00467F0A"/>
    <w:rsid w:val="00470ADF"/>
    <w:rsid w:val="004727C2"/>
    <w:rsid w:val="004733B8"/>
    <w:rsid w:val="00475798"/>
    <w:rsid w:val="004757E8"/>
    <w:rsid w:val="00483D74"/>
    <w:rsid w:val="004A7AFE"/>
    <w:rsid w:val="004B13DF"/>
    <w:rsid w:val="004B71E3"/>
    <w:rsid w:val="004B7712"/>
    <w:rsid w:val="004D162B"/>
    <w:rsid w:val="004F2FEF"/>
    <w:rsid w:val="00513164"/>
    <w:rsid w:val="00521B94"/>
    <w:rsid w:val="00546BE1"/>
    <w:rsid w:val="00575F8F"/>
    <w:rsid w:val="0058185D"/>
    <w:rsid w:val="005819E8"/>
    <w:rsid w:val="00593C0E"/>
    <w:rsid w:val="005A38A7"/>
    <w:rsid w:val="005A68D1"/>
    <w:rsid w:val="005B2728"/>
    <w:rsid w:val="005C3658"/>
    <w:rsid w:val="005C547B"/>
    <w:rsid w:val="005C73ED"/>
    <w:rsid w:val="005D62C1"/>
    <w:rsid w:val="005D7F71"/>
    <w:rsid w:val="005E788A"/>
    <w:rsid w:val="005E7B0B"/>
    <w:rsid w:val="005F16B7"/>
    <w:rsid w:val="005F2E87"/>
    <w:rsid w:val="005F59E6"/>
    <w:rsid w:val="005F7A64"/>
    <w:rsid w:val="006056E4"/>
    <w:rsid w:val="00614182"/>
    <w:rsid w:val="00617133"/>
    <w:rsid w:val="00657095"/>
    <w:rsid w:val="00660BFF"/>
    <w:rsid w:val="00667AA3"/>
    <w:rsid w:val="0067063F"/>
    <w:rsid w:val="006871F2"/>
    <w:rsid w:val="006910BB"/>
    <w:rsid w:val="00696AB4"/>
    <w:rsid w:val="006A16BC"/>
    <w:rsid w:val="006A6389"/>
    <w:rsid w:val="006C4D30"/>
    <w:rsid w:val="006C68A1"/>
    <w:rsid w:val="006F1A5F"/>
    <w:rsid w:val="006F5542"/>
    <w:rsid w:val="006F588D"/>
    <w:rsid w:val="007109FA"/>
    <w:rsid w:val="00714EA9"/>
    <w:rsid w:val="00720520"/>
    <w:rsid w:val="00721D23"/>
    <w:rsid w:val="00725AA1"/>
    <w:rsid w:val="00745E52"/>
    <w:rsid w:val="007465D0"/>
    <w:rsid w:val="00754A1A"/>
    <w:rsid w:val="00755239"/>
    <w:rsid w:val="007737D9"/>
    <w:rsid w:val="00780A52"/>
    <w:rsid w:val="0078489C"/>
    <w:rsid w:val="0079667D"/>
    <w:rsid w:val="007B3C16"/>
    <w:rsid w:val="007D1AD9"/>
    <w:rsid w:val="00801ED2"/>
    <w:rsid w:val="00807B1F"/>
    <w:rsid w:val="00811D45"/>
    <w:rsid w:val="00844148"/>
    <w:rsid w:val="008525FE"/>
    <w:rsid w:val="00882BD9"/>
    <w:rsid w:val="00887A6B"/>
    <w:rsid w:val="00890839"/>
    <w:rsid w:val="008A5BEB"/>
    <w:rsid w:val="008C155F"/>
    <w:rsid w:val="008C7E78"/>
    <w:rsid w:val="008D0B4B"/>
    <w:rsid w:val="008D2EF4"/>
    <w:rsid w:val="008E20BD"/>
    <w:rsid w:val="008F72BE"/>
    <w:rsid w:val="00903D36"/>
    <w:rsid w:val="00912A2A"/>
    <w:rsid w:val="00914194"/>
    <w:rsid w:val="00920780"/>
    <w:rsid w:val="00930506"/>
    <w:rsid w:val="009365A2"/>
    <w:rsid w:val="0095190B"/>
    <w:rsid w:val="00951F31"/>
    <w:rsid w:val="009655CB"/>
    <w:rsid w:val="00983F98"/>
    <w:rsid w:val="00985949"/>
    <w:rsid w:val="009A2637"/>
    <w:rsid w:val="009A5CC7"/>
    <w:rsid w:val="009B3169"/>
    <w:rsid w:val="009B6C41"/>
    <w:rsid w:val="009B6DB0"/>
    <w:rsid w:val="009C215E"/>
    <w:rsid w:val="009E00C7"/>
    <w:rsid w:val="009E3A13"/>
    <w:rsid w:val="009F1BAA"/>
    <w:rsid w:val="009F21CC"/>
    <w:rsid w:val="009F2776"/>
    <w:rsid w:val="009F7306"/>
    <w:rsid w:val="00A00AF5"/>
    <w:rsid w:val="00A00E20"/>
    <w:rsid w:val="00A11D2A"/>
    <w:rsid w:val="00A20009"/>
    <w:rsid w:val="00A22806"/>
    <w:rsid w:val="00A31665"/>
    <w:rsid w:val="00A40B7A"/>
    <w:rsid w:val="00A52F7B"/>
    <w:rsid w:val="00A54923"/>
    <w:rsid w:val="00A63CD6"/>
    <w:rsid w:val="00A77B62"/>
    <w:rsid w:val="00A84469"/>
    <w:rsid w:val="00A93332"/>
    <w:rsid w:val="00AB309F"/>
    <w:rsid w:val="00AC23DF"/>
    <w:rsid w:val="00AC5BFC"/>
    <w:rsid w:val="00AC64FF"/>
    <w:rsid w:val="00AD4775"/>
    <w:rsid w:val="00AD68D0"/>
    <w:rsid w:val="00AE488F"/>
    <w:rsid w:val="00AF100F"/>
    <w:rsid w:val="00AF32FE"/>
    <w:rsid w:val="00B17D8E"/>
    <w:rsid w:val="00B35340"/>
    <w:rsid w:val="00B55465"/>
    <w:rsid w:val="00B62D0A"/>
    <w:rsid w:val="00B74EFF"/>
    <w:rsid w:val="00B859BE"/>
    <w:rsid w:val="00BB61A2"/>
    <w:rsid w:val="00C01631"/>
    <w:rsid w:val="00C05E80"/>
    <w:rsid w:val="00C0631E"/>
    <w:rsid w:val="00C15D65"/>
    <w:rsid w:val="00C251AD"/>
    <w:rsid w:val="00C5345B"/>
    <w:rsid w:val="00C54E5F"/>
    <w:rsid w:val="00C63A0C"/>
    <w:rsid w:val="00C66744"/>
    <w:rsid w:val="00C976BD"/>
    <w:rsid w:val="00C97999"/>
    <w:rsid w:val="00CA7C24"/>
    <w:rsid w:val="00CB3CD1"/>
    <w:rsid w:val="00CC0BE6"/>
    <w:rsid w:val="00CC3BC7"/>
    <w:rsid w:val="00CD4FF6"/>
    <w:rsid w:val="00CD55DE"/>
    <w:rsid w:val="00CD6919"/>
    <w:rsid w:val="00CE1BB0"/>
    <w:rsid w:val="00D04A47"/>
    <w:rsid w:val="00D20257"/>
    <w:rsid w:val="00D20448"/>
    <w:rsid w:val="00D33D5C"/>
    <w:rsid w:val="00D50976"/>
    <w:rsid w:val="00D50F8D"/>
    <w:rsid w:val="00D52603"/>
    <w:rsid w:val="00D63DCB"/>
    <w:rsid w:val="00D723BC"/>
    <w:rsid w:val="00D757AB"/>
    <w:rsid w:val="00D878A4"/>
    <w:rsid w:val="00D903C5"/>
    <w:rsid w:val="00D91941"/>
    <w:rsid w:val="00DA4E9C"/>
    <w:rsid w:val="00DB031D"/>
    <w:rsid w:val="00DB0D31"/>
    <w:rsid w:val="00DE2CCC"/>
    <w:rsid w:val="00DE6C0B"/>
    <w:rsid w:val="00DE7C2E"/>
    <w:rsid w:val="00DF43D9"/>
    <w:rsid w:val="00E07204"/>
    <w:rsid w:val="00E1196E"/>
    <w:rsid w:val="00E219A6"/>
    <w:rsid w:val="00E24C91"/>
    <w:rsid w:val="00E336B3"/>
    <w:rsid w:val="00E55616"/>
    <w:rsid w:val="00E57CC9"/>
    <w:rsid w:val="00E64B11"/>
    <w:rsid w:val="00E96AEF"/>
    <w:rsid w:val="00EA771F"/>
    <w:rsid w:val="00EC38B8"/>
    <w:rsid w:val="00EE3F60"/>
    <w:rsid w:val="00EF2F69"/>
    <w:rsid w:val="00F0648A"/>
    <w:rsid w:val="00F425F5"/>
    <w:rsid w:val="00F4390C"/>
    <w:rsid w:val="00F468A7"/>
    <w:rsid w:val="00F46FFA"/>
    <w:rsid w:val="00F536DA"/>
    <w:rsid w:val="00F537F7"/>
    <w:rsid w:val="00F548FD"/>
    <w:rsid w:val="00F6206D"/>
    <w:rsid w:val="00F724F5"/>
    <w:rsid w:val="00F95CD2"/>
    <w:rsid w:val="00FB2E9F"/>
    <w:rsid w:val="00FC1A9A"/>
    <w:rsid w:val="00FC2A08"/>
    <w:rsid w:val="00FC40D9"/>
    <w:rsid w:val="00FD1783"/>
    <w:rsid w:val="00FD1C02"/>
    <w:rsid w:val="00FD4F3B"/>
    <w:rsid w:val="00FD5760"/>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CB3CD1"/>
    <w:rPr>
      <w:sz w:val="16"/>
      <w:szCs w:val="16"/>
    </w:rPr>
  </w:style>
  <w:style w:type="paragraph" w:styleId="CommentText">
    <w:name w:val="annotation text"/>
    <w:basedOn w:val="Normal"/>
    <w:link w:val="CommentTextChar"/>
    <w:uiPriority w:val="99"/>
    <w:semiHidden/>
    <w:unhideWhenUsed/>
    <w:rsid w:val="00CB3CD1"/>
    <w:pPr>
      <w:spacing w:line="240" w:lineRule="auto"/>
    </w:pPr>
    <w:rPr>
      <w:sz w:val="20"/>
      <w:szCs w:val="20"/>
    </w:rPr>
  </w:style>
  <w:style w:type="character" w:customStyle="1" w:styleId="CommentTextChar">
    <w:name w:val="Comment Text Char"/>
    <w:basedOn w:val="DefaultParagraphFont"/>
    <w:link w:val="CommentText"/>
    <w:uiPriority w:val="99"/>
    <w:semiHidden/>
    <w:rsid w:val="00CB3CD1"/>
    <w:rPr>
      <w:sz w:val="20"/>
      <w:szCs w:val="20"/>
    </w:rPr>
  </w:style>
  <w:style w:type="paragraph" w:styleId="CommentSubject">
    <w:name w:val="annotation subject"/>
    <w:basedOn w:val="CommentText"/>
    <w:next w:val="CommentText"/>
    <w:link w:val="CommentSubjectChar"/>
    <w:uiPriority w:val="99"/>
    <w:semiHidden/>
    <w:unhideWhenUsed/>
    <w:rsid w:val="00CB3CD1"/>
    <w:rPr>
      <w:b/>
      <w:bCs/>
    </w:rPr>
  </w:style>
  <w:style w:type="character" w:customStyle="1" w:styleId="CommentSubjectChar">
    <w:name w:val="Comment Subject Char"/>
    <w:basedOn w:val="CommentTextChar"/>
    <w:link w:val="CommentSubject"/>
    <w:uiPriority w:val="99"/>
    <w:semiHidden/>
    <w:rsid w:val="00CB3CD1"/>
    <w:rPr>
      <w:b/>
      <w:bCs/>
      <w:sz w:val="20"/>
      <w:szCs w:val="20"/>
    </w:rPr>
  </w:style>
  <w:style w:type="paragraph" w:styleId="Caption">
    <w:name w:val="caption"/>
    <w:basedOn w:val="Normal"/>
    <w:next w:val="Normal"/>
    <w:uiPriority w:val="35"/>
    <w:unhideWhenUsed/>
    <w:qFormat/>
    <w:rsid w:val="00C6674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06698546">
      <w:bodyDiv w:val="1"/>
      <w:marLeft w:val="0"/>
      <w:marRight w:val="0"/>
      <w:marTop w:val="0"/>
      <w:marBottom w:val="0"/>
      <w:divBdr>
        <w:top w:val="none" w:sz="0" w:space="0" w:color="auto"/>
        <w:left w:val="none" w:sz="0" w:space="0" w:color="auto"/>
        <w:bottom w:val="none" w:sz="0" w:space="0" w:color="auto"/>
        <w:right w:val="none" w:sz="0" w:space="0" w:color="auto"/>
      </w:divBdr>
    </w:div>
    <w:div w:id="1848443551">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lay.google.com/store/apps/details?id=com.ti.ble.simplelinkstarter&amp;hl=en_GB" TargetMode="External"/><Relationship Id="rId23" Type="http://schemas.openxmlformats.org/officeDocument/2006/relationships/image" Target="media/image14.png"/><Relationship Id="rId28" Type="http://schemas.openxmlformats.org/officeDocument/2006/relationships/image" Target="media/image18.jpe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uk.farnell.com" TargetMode="External"/><Relationship Id="rId22" Type="http://schemas.openxmlformats.org/officeDocument/2006/relationships/image" Target="media/image13.jpeg"/><Relationship Id="rId27" Type="http://schemas.openxmlformats.org/officeDocument/2006/relationships/hyperlink" Target="http://www.wampserver.com/en/" TargetMode="External"/><Relationship Id="rId30" Type="http://schemas.openxmlformats.org/officeDocument/2006/relationships/image" Target="media/image20.png"/><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3C3C6C1B-0A06-495F-BE61-17AEC1AC4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18</TotalTime>
  <Pages>33</Pages>
  <Words>8065</Words>
  <Characters>45975</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53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26</cp:revision>
  <dcterms:created xsi:type="dcterms:W3CDTF">2019-03-15T18:48:00Z</dcterms:created>
  <dcterms:modified xsi:type="dcterms:W3CDTF">2020-03-19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9-20</vt:lpwstr>
  </property>
</Properties>
</file>